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D62FB89" w14:textId="77777777" w:rsidR="00967E0C" w:rsidRDefault="00072441">
      <w:pPr>
        <w:spacing w:before="0" w:line="240" w:lineRule="auto"/>
        <w:jc w:val="center"/>
        <w:rPr>
          <w:b/>
        </w:rPr>
      </w:pPr>
      <w:r>
        <w:rPr>
          <w:noProof/>
        </w:rPr>
        <w:drawing>
          <wp:inline distT="0" distB="0" distL="114300" distR="114300" wp14:anchorId="57A0E53D" wp14:editId="52873B23">
            <wp:extent cx="2610485" cy="1674495"/>
            <wp:effectExtent l="0" t="0" r="0" b="0"/>
            <wp:docPr id="2" name="image5.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5.png" descr="L:\logo\logo uts TRANSPARENCIA.png"/>
                    <pic:cNvPicPr preferRelativeResize="0"/>
                  </pic:nvPicPr>
                  <pic:blipFill>
                    <a:blip r:embed="rId9"/>
                    <a:srcRect/>
                    <a:stretch>
                      <a:fillRect/>
                    </a:stretch>
                  </pic:blipFill>
                  <pic:spPr>
                    <a:xfrm>
                      <a:off x="0" y="0"/>
                      <a:ext cx="2610485" cy="1674495"/>
                    </a:xfrm>
                    <a:prstGeom prst="rect">
                      <a:avLst/>
                    </a:prstGeom>
                    <a:ln/>
                  </pic:spPr>
                </pic:pic>
              </a:graphicData>
            </a:graphic>
          </wp:inline>
        </w:drawing>
      </w:r>
    </w:p>
    <w:p w14:paraId="49587E40" w14:textId="77777777" w:rsidR="00967E0C" w:rsidRDefault="00967E0C"/>
    <w:p w14:paraId="62F04207" w14:textId="77777777" w:rsidR="00967E0C" w:rsidRDefault="00072441">
      <w:pPr>
        <w:spacing w:before="0" w:line="240" w:lineRule="auto"/>
        <w:jc w:val="center"/>
        <w:rPr>
          <w:b/>
        </w:rPr>
      </w:pPr>
      <w:r>
        <w:rPr>
          <w:rFonts w:ascii="Tahoma" w:eastAsia="Tahoma" w:hAnsi="Tahoma" w:cs="Tahoma"/>
          <w:b/>
        </w:rPr>
        <w:t>FACULTAD DE CIENCIAS NATURALES E INGENIERÍAS</w:t>
      </w:r>
    </w:p>
    <w:p w14:paraId="3621EC26" w14:textId="77777777" w:rsidR="00967E0C" w:rsidRDefault="00967E0C">
      <w:pPr>
        <w:spacing w:before="0" w:line="240" w:lineRule="auto"/>
        <w:jc w:val="center"/>
        <w:rPr>
          <w:b/>
          <w:color w:val="A6A6A6"/>
        </w:rPr>
      </w:pPr>
    </w:p>
    <w:p w14:paraId="4E6D2CF8" w14:textId="77777777" w:rsidR="00967E0C" w:rsidRDefault="00072441">
      <w:pPr>
        <w:jc w:val="center"/>
        <w:rPr>
          <w:b/>
        </w:rPr>
      </w:pPr>
      <w:r>
        <w:rPr>
          <w:b/>
        </w:rPr>
        <w:t>TECNOLOGÍA EN DESARROLLO DE SISTEMAS INFORMÁTICOS</w:t>
      </w:r>
    </w:p>
    <w:p w14:paraId="4D6304A7" w14:textId="77777777" w:rsidR="00967E0C" w:rsidRDefault="00967E0C">
      <w:pPr>
        <w:jc w:val="center"/>
        <w:rPr>
          <w:b/>
        </w:rPr>
      </w:pPr>
    </w:p>
    <w:p w14:paraId="6AB65D59" w14:textId="77777777" w:rsidR="00967E0C" w:rsidRDefault="00072441">
      <w:pPr>
        <w:spacing w:before="0" w:line="240" w:lineRule="auto"/>
        <w:jc w:val="center"/>
        <w:rPr>
          <w:b/>
        </w:rPr>
      </w:pPr>
      <w:commentRangeStart w:id="0"/>
      <w:r>
        <w:rPr>
          <w:b/>
        </w:rPr>
        <w:t>Propuesta de Trabajo de Grado</w:t>
      </w:r>
      <w:commentRangeEnd w:id="0"/>
      <w:r>
        <w:commentReference w:id="0"/>
      </w:r>
    </w:p>
    <w:p w14:paraId="712801A3" w14:textId="77777777" w:rsidR="00967E0C" w:rsidRDefault="00967E0C"/>
    <w:p w14:paraId="26D3B00B" w14:textId="77777777" w:rsidR="00967E0C" w:rsidRDefault="00072441">
      <w:pPr>
        <w:jc w:val="center"/>
      </w:pPr>
      <w:r>
        <w:rPr>
          <w:b/>
        </w:rPr>
        <w:t>TÍTULO DE LA PROPUESTA</w:t>
      </w:r>
    </w:p>
    <w:p w14:paraId="22156A25" w14:textId="77777777" w:rsidR="00967E0C" w:rsidRDefault="00072441">
      <w:pPr>
        <w:jc w:val="center"/>
      </w:pPr>
      <w:r>
        <w:rPr>
          <w:shd w:val="clear" w:color="auto" w:fill="FCE5CD"/>
        </w:rPr>
        <w:br/>
      </w:r>
      <w:r>
        <w:t>APLICACIÓN WEB PARA EL REGISTRO DE ACTIVIDADES Y PRODUCTOS DE CONFORMIDAD CON EL FORMATO RDC- 54 DE LAS UNIDADES TECNOLÓGICAS DE SANTANDER</w:t>
      </w:r>
    </w:p>
    <w:p w14:paraId="2A95C03F" w14:textId="77777777" w:rsidR="00967E0C" w:rsidRDefault="00967E0C">
      <w:pPr>
        <w:jc w:val="center"/>
      </w:pPr>
    </w:p>
    <w:p w14:paraId="4DFCEA35" w14:textId="77777777" w:rsidR="00967E0C" w:rsidRDefault="00072441">
      <w:pPr>
        <w:jc w:val="center"/>
      </w:pPr>
      <w:r>
        <w:rPr>
          <w:b/>
        </w:rPr>
        <w:t>PROPONENTES</w:t>
      </w:r>
    </w:p>
    <w:p w14:paraId="7AB1CB5E" w14:textId="77777777" w:rsidR="00967E0C" w:rsidRDefault="00072441">
      <w:pPr>
        <w:jc w:val="center"/>
      </w:pPr>
      <w:r>
        <w:rPr>
          <w:smallCaps/>
        </w:rPr>
        <w:lastRenderedPageBreak/>
        <w:t>SANDY PAULINE CALA SANGUINO</w:t>
      </w:r>
    </w:p>
    <w:p w14:paraId="11D3C65E" w14:textId="77777777" w:rsidR="00967E0C" w:rsidRDefault="00072441">
      <w:pPr>
        <w:jc w:val="center"/>
      </w:pPr>
      <w:r>
        <w:t>1.098.773.314</w:t>
      </w:r>
    </w:p>
    <w:p w14:paraId="046DC950" w14:textId="77777777" w:rsidR="00967E0C" w:rsidRDefault="00072441">
      <w:pPr>
        <w:jc w:val="center"/>
      </w:pPr>
      <w:r>
        <w:rPr>
          <w:smallCaps/>
        </w:rPr>
        <w:t>ELKIN GIOVANNY MURILLO QUINTANA</w:t>
      </w:r>
    </w:p>
    <w:p w14:paraId="02D0A848" w14:textId="77777777" w:rsidR="00967E0C" w:rsidRDefault="00072441">
      <w:pPr>
        <w:jc w:val="center"/>
      </w:pPr>
      <w:r>
        <w:t>1.098.662.091</w:t>
      </w:r>
    </w:p>
    <w:p w14:paraId="19D477B3" w14:textId="77777777" w:rsidR="00967E0C" w:rsidRDefault="00967E0C"/>
    <w:p w14:paraId="0700C196" w14:textId="77777777" w:rsidR="00967E0C" w:rsidRDefault="00072441">
      <w:pPr>
        <w:jc w:val="center"/>
      </w:pPr>
      <w:r>
        <w:rPr>
          <w:b/>
        </w:rPr>
        <w:t>DIRECTOR</w:t>
      </w:r>
    </w:p>
    <w:p w14:paraId="430F3A69" w14:textId="77777777" w:rsidR="00967E0C" w:rsidRDefault="00072441">
      <w:pPr>
        <w:jc w:val="center"/>
      </w:pPr>
      <w:r>
        <w:t>JAIME YESITH VALENCIA GALVAN</w:t>
      </w:r>
    </w:p>
    <w:p w14:paraId="3A409A59" w14:textId="77777777" w:rsidR="00967E0C" w:rsidRDefault="00967E0C">
      <w:pPr>
        <w:jc w:val="center"/>
      </w:pPr>
    </w:p>
    <w:p w14:paraId="5B6E17C1" w14:textId="77777777" w:rsidR="00967E0C" w:rsidRDefault="00072441">
      <w:pPr>
        <w:jc w:val="center"/>
      </w:pPr>
      <w:r>
        <w:rPr>
          <w:b/>
        </w:rPr>
        <w:t>ADSCRITO A</w:t>
      </w:r>
    </w:p>
    <w:p w14:paraId="299235A2" w14:textId="77777777" w:rsidR="00967E0C" w:rsidRDefault="00072441">
      <w:pPr>
        <w:jc w:val="center"/>
      </w:pPr>
      <w:r>
        <w:t>GRUPO DE INVESTIGACIÓN EN INGENIERÍA DEL SOFTWARE -GRIIS-</w:t>
      </w:r>
    </w:p>
    <w:p w14:paraId="69205E9E" w14:textId="77777777" w:rsidR="00967E0C" w:rsidRDefault="00967E0C">
      <w:pPr>
        <w:jc w:val="center"/>
      </w:pPr>
    </w:p>
    <w:p w14:paraId="19DABA47" w14:textId="77777777" w:rsidR="00967E0C" w:rsidRDefault="00072441">
      <w:pPr>
        <w:jc w:val="center"/>
        <w:rPr>
          <w:b/>
        </w:rPr>
      </w:pPr>
      <w:r>
        <w:rPr>
          <w:b/>
        </w:rPr>
        <w:t>REFERENCIA AL COMITÉ</w:t>
      </w:r>
    </w:p>
    <w:p w14:paraId="7728F854" w14:textId="77777777" w:rsidR="00967E0C" w:rsidRDefault="00072441">
      <w:pPr>
        <w:jc w:val="center"/>
      </w:pPr>
      <w:r>
        <w:t>Desarrollo de aplicación web basada en el formato R-Dc-54 de las unidades tecnológicas de Santander que permite gestionar el plan de trabajo de los docentes por medio de un usuario con el que pueden ingresar al sistema</w:t>
      </w:r>
    </w:p>
    <w:p w14:paraId="79CB93BE" w14:textId="77777777" w:rsidR="00967E0C" w:rsidRDefault="00967E0C"/>
    <w:p w14:paraId="11EFC927" w14:textId="77777777" w:rsidR="00967E0C" w:rsidRDefault="00072441">
      <w:pPr>
        <w:jc w:val="center"/>
      </w:pPr>
      <w:r>
        <w:t>BUCARAMANGA</w:t>
      </w:r>
    </w:p>
    <w:p w14:paraId="37048AA6" w14:textId="77777777" w:rsidR="00967E0C" w:rsidRDefault="00072441">
      <w:pPr>
        <w:jc w:val="center"/>
      </w:pPr>
      <w:r>
        <w:t>20-05-17</w:t>
      </w:r>
    </w:p>
    <w:p w14:paraId="4447E5F6" w14:textId="77777777" w:rsidR="00967E0C" w:rsidRDefault="00967E0C">
      <w:pPr>
        <w:jc w:val="center"/>
        <w:rPr>
          <w:shd w:val="clear" w:color="auto" w:fill="FCE5CD"/>
        </w:rPr>
      </w:pPr>
    </w:p>
    <w:p w14:paraId="154DD82D" w14:textId="77777777" w:rsidR="00967E0C" w:rsidRDefault="00072441">
      <w:pPr>
        <w:jc w:val="center"/>
        <w:rPr>
          <w:b/>
        </w:rPr>
      </w:pPr>
      <w:r>
        <w:rPr>
          <w:b/>
        </w:rPr>
        <w:t>TABLA DE CONTENIDO</w:t>
      </w:r>
    </w:p>
    <w:p w14:paraId="666AE699" w14:textId="77777777" w:rsidR="00967E0C" w:rsidRDefault="00967E0C"/>
    <w:sdt>
      <w:sdtPr>
        <w:id w:val="-2046976316"/>
        <w:docPartObj>
          <w:docPartGallery w:val="Table of Contents"/>
          <w:docPartUnique/>
        </w:docPartObj>
      </w:sdtPr>
      <w:sdtContent>
        <w:p w14:paraId="2E1D7AE3" w14:textId="77777777" w:rsidR="00967E0C" w:rsidRDefault="00072441">
          <w:pPr>
            <w:tabs>
              <w:tab w:val="right" w:pos="9405"/>
            </w:tabs>
            <w:spacing w:before="80" w:line="240" w:lineRule="auto"/>
            <w:rPr>
              <w:rFonts w:ascii="Calibri" w:eastAsia="Calibri" w:hAnsi="Calibri" w:cs="Calibri"/>
              <w:sz w:val="22"/>
              <w:szCs w:val="22"/>
              <w:u w:val="single"/>
            </w:rPr>
          </w:pPr>
          <w:r>
            <w:fldChar w:fldCharType="begin"/>
          </w:r>
          <w:r>
            <w:instrText xml:space="preserve"> TOC \h \u \z </w:instrText>
          </w:r>
          <w:r>
            <w:fldChar w:fldCharType="separate"/>
          </w:r>
          <w:hyperlink w:anchor="_rfdqeu124h5y">
            <w:r>
              <w:rPr>
                <w:rFonts w:ascii="Calibri" w:eastAsia="Calibri" w:hAnsi="Calibri" w:cs="Calibri"/>
                <w:b/>
                <w:sz w:val="22"/>
                <w:szCs w:val="22"/>
                <w:u w:val="single"/>
              </w:rPr>
              <w:t>1. FICHA TÉCNICA DE LA PROPUESTA</w:t>
            </w:r>
          </w:hyperlink>
          <w:r>
            <w:rPr>
              <w:rFonts w:ascii="Calibri" w:eastAsia="Calibri" w:hAnsi="Calibri" w:cs="Calibri"/>
              <w:b/>
              <w:sz w:val="22"/>
              <w:szCs w:val="22"/>
              <w:u w:val="single"/>
            </w:rPr>
            <w:tab/>
          </w:r>
          <w:r>
            <w:fldChar w:fldCharType="begin"/>
          </w:r>
          <w:r>
            <w:instrText xml:space="preserve"> PAGEREF _rfdqeu124h5y \h </w:instrText>
          </w:r>
          <w:r>
            <w:fldChar w:fldCharType="separate"/>
          </w:r>
          <w:r>
            <w:rPr>
              <w:rFonts w:ascii="Calibri" w:eastAsia="Calibri" w:hAnsi="Calibri" w:cs="Calibri"/>
              <w:b/>
              <w:sz w:val="22"/>
              <w:szCs w:val="22"/>
              <w:u w:val="single"/>
            </w:rPr>
            <w:t>5</w:t>
          </w:r>
          <w:r>
            <w:fldChar w:fldCharType="end"/>
          </w:r>
        </w:p>
        <w:p w14:paraId="3C00213E" w14:textId="77777777" w:rsidR="00967E0C" w:rsidRDefault="00B1454C">
          <w:pPr>
            <w:tabs>
              <w:tab w:val="right" w:pos="9405"/>
            </w:tabs>
            <w:spacing w:before="200" w:line="240" w:lineRule="auto"/>
            <w:rPr>
              <w:rFonts w:ascii="Calibri" w:eastAsia="Calibri" w:hAnsi="Calibri" w:cs="Calibri"/>
              <w:sz w:val="22"/>
              <w:szCs w:val="22"/>
              <w:u w:val="single"/>
            </w:rPr>
          </w:pPr>
          <w:hyperlink w:anchor="_3z1plrv9ady3">
            <w:r w:rsidR="00072441">
              <w:rPr>
                <w:rFonts w:ascii="Calibri" w:eastAsia="Calibri" w:hAnsi="Calibri" w:cs="Calibri"/>
                <w:b/>
                <w:sz w:val="22"/>
                <w:szCs w:val="22"/>
                <w:u w:val="single"/>
              </w:rPr>
              <w:t>2. RESUMEN EJECUTIVO</w:t>
            </w:r>
          </w:hyperlink>
          <w:r w:rsidR="00072441">
            <w:rPr>
              <w:rFonts w:ascii="Calibri" w:eastAsia="Calibri" w:hAnsi="Calibri" w:cs="Calibri"/>
              <w:b/>
              <w:sz w:val="22"/>
              <w:szCs w:val="22"/>
              <w:u w:val="single"/>
            </w:rPr>
            <w:tab/>
          </w:r>
          <w:r w:rsidR="00072441">
            <w:fldChar w:fldCharType="begin"/>
          </w:r>
          <w:r w:rsidR="00072441">
            <w:instrText xml:space="preserve"> PAGEREF _3z1plrv9ady3 \h </w:instrText>
          </w:r>
          <w:r w:rsidR="00072441">
            <w:fldChar w:fldCharType="separate"/>
          </w:r>
          <w:r w:rsidR="00072441">
            <w:rPr>
              <w:rFonts w:ascii="Calibri" w:eastAsia="Calibri" w:hAnsi="Calibri" w:cs="Calibri"/>
              <w:b/>
              <w:sz w:val="22"/>
              <w:szCs w:val="22"/>
              <w:u w:val="single"/>
            </w:rPr>
            <w:t>7</w:t>
          </w:r>
          <w:r w:rsidR="00072441">
            <w:fldChar w:fldCharType="end"/>
          </w:r>
        </w:p>
        <w:p w14:paraId="6C082C00" w14:textId="77777777" w:rsidR="00967E0C" w:rsidRDefault="00B1454C">
          <w:pPr>
            <w:tabs>
              <w:tab w:val="right" w:pos="9405"/>
            </w:tabs>
            <w:spacing w:before="200" w:line="240" w:lineRule="auto"/>
            <w:rPr>
              <w:rFonts w:ascii="Calibri" w:eastAsia="Calibri" w:hAnsi="Calibri" w:cs="Calibri"/>
              <w:sz w:val="22"/>
              <w:szCs w:val="22"/>
              <w:u w:val="single"/>
            </w:rPr>
          </w:pPr>
          <w:hyperlink w:anchor="_5wd3zr9wgxy4">
            <w:r w:rsidR="00072441">
              <w:rPr>
                <w:rFonts w:ascii="Calibri" w:eastAsia="Calibri" w:hAnsi="Calibri" w:cs="Calibri"/>
                <w:b/>
                <w:sz w:val="22"/>
                <w:szCs w:val="22"/>
                <w:u w:val="single"/>
              </w:rPr>
              <w:t>3. DESCRIPCIÓN DE LA PROPUESTA DE TRABAJO DE GRADO</w:t>
            </w:r>
          </w:hyperlink>
          <w:r w:rsidR="00072441">
            <w:rPr>
              <w:rFonts w:ascii="Calibri" w:eastAsia="Calibri" w:hAnsi="Calibri" w:cs="Calibri"/>
              <w:b/>
              <w:sz w:val="22"/>
              <w:szCs w:val="22"/>
              <w:u w:val="single"/>
            </w:rPr>
            <w:tab/>
          </w:r>
          <w:r w:rsidR="00072441">
            <w:fldChar w:fldCharType="begin"/>
          </w:r>
          <w:r w:rsidR="00072441">
            <w:instrText xml:space="preserve"> PAGEREF _5wd3zr9wgxy4 \h </w:instrText>
          </w:r>
          <w:r w:rsidR="00072441">
            <w:fldChar w:fldCharType="separate"/>
          </w:r>
          <w:r w:rsidR="00072441">
            <w:rPr>
              <w:rFonts w:ascii="Calibri" w:eastAsia="Calibri" w:hAnsi="Calibri" w:cs="Calibri"/>
              <w:b/>
              <w:sz w:val="22"/>
              <w:szCs w:val="22"/>
              <w:u w:val="single"/>
            </w:rPr>
            <w:t>8</w:t>
          </w:r>
          <w:r w:rsidR="00072441">
            <w:fldChar w:fldCharType="end"/>
          </w:r>
        </w:p>
        <w:p w14:paraId="108CEC1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7plyp2rb7hkw">
            <w:r w:rsidR="00072441">
              <w:rPr>
                <w:rFonts w:ascii="Calibri" w:eastAsia="Calibri" w:hAnsi="Calibri" w:cs="Calibri"/>
                <w:sz w:val="22"/>
                <w:szCs w:val="22"/>
                <w:u w:val="single"/>
              </w:rPr>
              <w:t>3.1. PLANTEAMIENTO DE LA PROBLEMÁTICA</w:t>
            </w:r>
          </w:hyperlink>
          <w:r w:rsidR="00072441">
            <w:rPr>
              <w:rFonts w:ascii="Calibri" w:eastAsia="Calibri" w:hAnsi="Calibri" w:cs="Calibri"/>
              <w:sz w:val="22"/>
              <w:szCs w:val="22"/>
              <w:u w:val="single"/>
            </w:rPr>
            <w:tab/>
          </w:r>
          <w:r w:rsidR="00072441">
            <w:fldChar w:fldCharType="begin"/>
          </w:r>
          <w:r w:rsidR="00072441">
            <w:instrText xml:space="preserve"> PAGEREF _7plyp2rb7hkw \h </w:instrText>
          </w:r>
          <w:r w:rsidR="00072441">
            <w:fldChar w:fldCharType="separate"/>
          </w:r>
          <w:r w:rsidR="00072441">
            <w:rPr>
              <w:rFonts w:ascii="Calibri" w:eastAsia="Calibri" w:hAnsi="Calibri" w:cs="Calibri"/>
              <w:sz w:val="22"/>
              <w:szCs w:val="22"/>
              <w:u w:val="single"/>
            </w:rPr>
            <w:t>8</w:t>
          </w:r>
          <w:r w:rsidR="00072441">
            <w:fldChar w:fldCharType="end"/>
          </w:r>
        </w:p>
        <w:p w14:paraId="094A245F" w14:textId="77777777" w:rsidR="00967E0C" w:rsidRDefault="00B1454C">
          <w:pPr>
            <w:tabs>
              <w:tab w:val="right" w:pos="9405"/>
            </w:tabs>
            <w:spacing w:line="240" w:lineRule="auto"/>
            <w:ind w:left="360"/>
            <w:rPr>
              <w:rFonts w:ascii="Calibri" w:eastAsia="Calibri" w:hAnsi="Calibri" w:cs="Calibri"/>
              <w:sz w:val="22"/>
              <w:szCs w:val="22"/>
              <w:u w:val="single"/>
            </w:rPr>
          </w:pPr>
          <w:hyperlink w:anchor="_cx2rh7e9sint">
            <w:r w:rsidR="00072441">
              <w:rPr>
                <w:rFonts w:ascii="Calibri" w:eastAsia="Calibri" w:hAnsi="Calibri" w:cs="Calibri"/>
                <w:sz w:val="22"/>
                <w:szCs w:val="22"/>
                <w:u w:val="single"/>
              </w:rPr>
              <w:t>3.2. ÁRBOL DEL PROBLEMA</w:t>
            </w:r>
          </w:hyperlink>
          <w:r w:rsidR="00072441">
            <w:rPr>
              <w:rFonts w:ascii="Calibri" w:eastAsia="Calibri" w:hAnsi="Calibri" w:cs="Calibri"/>
              <w:sz w:val="22"/>
              <w:szCs w:val="22"/>
              <w:u w:val="single"/>
            </w:rPr>
            <w:tab/>
          </w:r>
          <w:r w:rsidR="00072441">
            <w:fldChar w:fldCharType="begin"/>
          </w:r>
          <w:r w:rsidR="00072441">
            <w:instrText xml:space="preserve"> PAGEREF _cx2rh7e9sint \h </w:instrText>
          </w:r>
          <w:r w:rsidR="00072441">
            <w:fldChar w:fldCharType="separate"/>
          </w:r>
          <w:r w:rsidR="00072441">
            <w:rPr>
              <w:rFonts w:ascii="Calibri" w:eastAsia="Calibri" w:hAnsi="Calibri" w:cs="Calibri"/>
              <w:sz w:val="22"/>
              <w:szCs w:val="22"/>
              <w:u w:val="single"/>
            </w:rPr>
            <w:t>10</w:t>
          </w:r>
          <w:r w:rsidR="00072441">
            <w:fldChar w:fldCharType="end"/>
          </w:r>
        </w:p>
        <w:p w14:paraId="7C620735" w14:textId="77777777" w:rsidR="00967E0C" w:rsidRDefault="00B1454C">
          <w:pPr>
            <w:tabs>
              <w:tab w:val="right" w:pos="9405"/>
            </w:tabs>
            <w:spacing w:line="240" w:lineRule="auto"/>
            <w:ind w:left="360"/>
            <w:rPr>
              <w:rFonts w:ascii="Calibri" w:eastAsia="Calibri" w:hAnsi="Calibri" w:cs="Calibri"/>
              <w:sz w:val="22"/>
              <w:szCs w:val="22"/>
              <w:u w:val="single"/>
            </w:rPr>
          </w:pPr>
          <w:hyperlink w:anchor="_rhc5lt4clge">
            <w:r w:rsidR="00072441">
              <w:rPr>
                <w:rFonts w:ascii="Calibri" w:eastAsia="Calibri" w:hAnsi="Calibri" w:cs="Calibri"/>
                <w:sz w:val="22"/>
                <w:szCs w:val="22"/>
                <w:u w:val="single"/>
              </w:rPr>
              <w:t>3.3. JUSTIFICACIÓN</w:t>
            </w:r>
          </w:hyperlink>
          <w:r w:rsidR="00072441">
            <w:rPr>
              <w:rFonts w:ascii="Calibri" w:eastAsia="Calibri" w:hAnsi="Calibri" w:cs="Calibri"/>
              <w:sz w:val="22"/>
              <w:szCs w:val="22"/>
              <w:u w:val="single"/>
            </w:rPr>
            <w:tab/>
          </w:r>
          <w:r w:rsidR="00072441">
            <w:fldChar w:fldCharType="begin"/>
          </w:r>
          <w:r w:rsidR="00072441">
            <w:instrText xml:space="preserve"> PAGEREF _rhc5lt4clge \h </w:instrText>
          </w:r>
          <w:r w:rsidR="00072441">
            <w:fldChar w:fldCharType="separate"/>
          </w:r>
          <w:r w:rsidR="00072441">
            <w:rPr>
              <w:rFonts w:ascii="Calibri" w:eastAsia="Calibri" w:hAnsi="Calibri" w:cs="Calibri"/>
              <w:sz w:val="22"/>
              <w:szCs w:val="22"/>
              <w:u w:val="single"/>
            </w:rPr>
            <w:t>11</w:t>
          </w:r>
          <w:r w:rsidR="00072441">
            <w:fldChar w:fldCharType="end"/>
          </w:r>
        </w:p>
        <w:p w14:paraId="57BB6D05" w14:textId="77777777" w:rsidR="00967E0C" w:rsidRDefault="00B1454C">
          <w:pPr>
            <w:tabs>
              <w:tab w:val="right" w:pos="9405"/>
            </w:tabs>
            <w:spacing w:line="240" w:lineRule="auto"/>
            <w:ind w:left="360"/>
            <w:rPr>
              <w:rFonts w:ascii="Calibri" w:eastAsia="Calibri" w:hAnsi="Calibri" w:cs="Calibri"/>
              <w:sz w:val="22"/>
              <w:szCs w:val="22"/>
              <w:u w:val="single"/>
            </w:rPr>
          </w:pPr>
          <w:hyperlink w:anchor="_hx08v1l25fxo">
            <w:r w:rsidR="00072441">
              <w:rPr>
                <w:rFonts w:ascii="Calibri" w:eastAsia="Calibri" w:hAnsi="Calibri" w:cs="Calibri"/>
                <w:sz w:val="22"/>
                <w:szCs w:val="22"/>
                <w:u w:val="single"/>
              </w:rPr>
              <w:t>3.4. OBJETIVOS</w:t>
            </w:r>
          </w:hyperlink>
          <w:r w:rsidR="00072441">
            <w:rPr>
              <w:rFonts w:ascii="Calibri" w:eastAsia="Calibri" w:hAnsi="Calibri" w:cs="Calibri"/>
              <w:sz w:val="22"/>
              <w:szCs w:val="22"/>
              <w:u w:val="single"/>
            </w:rPr>
            <w:tab/>
          </w:r>
          <w:r w:rsidR="00072441">
            <w:fldChar w:fldCharType="begin"/>
          </w:r>
          <w:r w:rsidR="00072441">
            <w:instrText xml:space="preserve"> PAGEREF _hx08v1l25fxo \h </w:instrText>
          </w:r>
          <w:r w:rsidR="00072441">
            <w:fldChar w:fldCharType="separate"/>
          </w:r>
          <w:r w:rsidR="00072441">
            <w:rPr>
              <w:rFonts w:ascii="Calibri" w:eastAsia="Calibri" w:hAnsi="Calibri" w:cs="Calibri"/>
              <w:sz w:val="22"/>
              <w:szCs w:val="22"/>
              <w:u w:val="single"/>
            </w:rPr>
            <w:t>12</w:t>
          </w:r>
          <w:r w:rsidR="00072441">
            <w:fldChar w:fldCharType="end"/>
          </w:r>
        </w:p>
        <w:p w14:paraId="4C5240E4" w14:textId="77777777" w:rsidR="00967E0C" w:rsidRDefault="00B1454C">
          <w:pPr>
            <w:tabs>
              <w:tab w:val="right" w:pos="9405"/>
            </w:tabs>
            <w:spacing w:line="240" w:lineRule="auto"/>
            <w:ind w:left="720"/>
            <w:rPr>
              <w:rFonts w:ascii="Calibri" w:eastAsia="Calibri" w:hAnsi="Calibri" w:cs="Calibri"/>
              <w:sz w:val="22"/>
              <w:szCs w:val="22"/>
              <w:u w:val="single"/>
            </w:rPr>
          </w:pPr>
          <w:hyperlink w:anchor="_bchcrryebd9s">
            <w:r w:rsidR="00072441">
              <w:rPr>
                <w:rFonts w:ascii="Calibri" w:eastAsia="Calibri" w:hAnsi="Calibri" w:cs="Calibri"/>
                <w:sz w:val="22"/>
                <w:szCs w:val="22"/>
                <w:u w:val="single"/>
              </w:rPr>
              <w:t>3.4.1. OBJETIVO GENERAL</w:t>
            </w:r>
          </w:hyperlink>
          <w:r w:rsidR="00072441">
            <w:rPr>
              <w:rFonts w:ascii="Calibri" w:eastAsia="Calibri" w:hAnsi="Calibri" w:cs="Calibri"/>
              <w:sz w:val="22"/>
              <w:szCs w:val="22"/>
              <w:u w:val="single"/>
            </w:rPr>
            <w:tab/>
          </w:r>
          <w:r w:rsidR="00072441">
            <w:fldChar w:fldCharType="begin"/>
          </w:r>
          <w:r w:rsidR="00072441">
            <w:instrText xml:space="preserve"> PAGEREF _bchcrryebd9s \h </w:instrText>
          </w:r>
          <w:r w:rsidR="00072441">
            <w:fldChar w:fldCharType="separate"/>
          </w:r>
          <w:r w:rsidR="00072441">
            <w:rPr>
              <w:rFonts w:ascii="Calibri" w:eastAsia="Calibri" w:hAnsi="Calibri" w:cs="Calibri"/>
              <w:sz w:val="22"/>
              <w:szCs w:val="22"/>
              <w:u w:val="single"/>
            </w:rPr>
            <w:t>12</w:t>
          </w:r>
          <w:r w:rsidR="00072441">
            <w:fldChar w:fldCharType="end"/>
          </w:r>
        </w:p>
        <w:p w14:paraId="0A905022" w14:textId="77777777" w:rsidR="00967E0C" w:rsidRDefault="00B1454C">
          <w:pPr>
            <w:tabs>
              <w:tab w:val="right" w:pos="9405"/>
            </w:tabs>
            <w:spacing w:line="240" w:lineRule="auto"/>
            <w:ind w:left="720"/>
            <w:rPr>
              <w:rFonts w:ascii="Calibri" w:eastAsia="Calibri" w:hAnsi="Calibri" w:cs="Calibri"/>
              <w:sz w:val="22"/>
              <w:szCs w:val="22"/>
              <w:u w:val="single"/>
            </w:rPr>
          </w:pPr>
          <w:hyperlink w:anchor="_5fobqr2ec31f">
            <w:r w:rsidR="00072441">
              <w:rPr>
                <w:rFonts w:ascii="Calibri" w:eastAsia="Calibri" w:hAnsi="Calibri" w:cs="Calibri"/>
                <w:sz w:val="22"/>
                <w:szCs w:val="22"/>
                <w:u w:val="single"/>
              </w:rPr>
              <w:t>3.4.2. OBJETIVO ESPECÍFICOS</w:t>
            </w:r>
          </w:hyperlink>
          <w:r w:rsidR="00072441">
            <w:rPr>
              <w:rFonts w:ascii="Calibri" w:eastAsia="Calibri" w:hAnsi="Calibri" w:cs="Calibri"/>
              <w:sz w:val="22"/>
              <w:szCs w:val="22"/>
              <w:u w:val="single"/>
            </w:rPr>
            <w:tab/>
          </w:r>
          <w:r w:rsidR="00072441">
            <w:fldChar w:fldCharType="begin"/>
          </w:r>
          <w:r w:rsidR="00072441">
            <w:instrText xml:space="preserve"> PAGEREF _5fobqr2ec31f \h </w:instrText>
          </w:r>
          <w:r w:rsidR="00072441">
            <w:fldChar w:fldCharType="separate"/>
          </w:r>
          <w:r w:rsidR="00072441">
            <w:rPr>
              <w:rFonts w:ascii="Calibri" w:eastAsia="Calibri" w:hAnsi="Calibri" w:cs="Calibri"/>
              <w:sz w:val="22"/>
              <w:szCs w:val="22"/>
              <w:u w:val="single"/>
            </w:rPr>
            <w:t>13</w:t>
          </w:r>
          <w:r w:rsidR="00072441">
            <w:fldChar w:fldCharType="end"/>
          </w:r>
        </w:p>
        <w:p w14:paraId="5D5EF201" w14:textId="77777777" w:rsidR="00967E0C" w:rsidRDefault="00B1454C">
          <w:pPr>
            <w:tabs>
              <w:tab w:val="right" w:pos="9405"/>
            </w:tabs>
            <w:spacing w:line="240" w:lineRule="auto"/>
            <w:ind w:left="360"/>
            <w:rPr>
              <w:rFonts w:ascii="Calibri" w:eastAsia="Calibri" w:hAnsi="Calibri" w:cs="Calibri"/>
              <w:sz w:val="22"/>
              <w:szCs w:val="22"/>
              <w:u w:val="single"/>
            </w:rPr>
          </w:pPr>
          <w:hyperlink w:anchor="_kxcrpnuxnto">
            <w:r w:rsidR="00072441">
              <w:rPr>
                <w:rFonts w:ascii="Calibri" w:eastAsia="Calibri" w:hAnsi="Calibri" w:cs="Calibri"/>
                <w:sz w:val="22"/>
                <w:szCs w:val="22"/>
                <w:u w:val="single"/>
              </w:rPr>
              <w:t>3.5. ANTECEDENTES / ESTADO DEL ARTE</w:t>
            </w:r>
          </w:hyperlink>
          <w:r w:rsidR="00072441">
            <w:rPr>
              <w:rFonts w:ascii="Calibri" w:eastAsia="Calibri" w:hAnsi="Calibri" w:cs="Calibri"/>
              <w:sz w:val="22"/>
              <w:szCs w:val="22"/>
              <w:u w:val="single"/>
            </w:rPr>
            <w:tab/>
          </w:r>
          <w:r w:rsidR="00072441">
            <w:fldChar w:fldCharType="begin"/>
          </w:r>
          <w:r w:rsidR="00072441">
            <w:instrText xml:space="preserve"> PAGEREF _kxcrpnuxnto \h </w:instrText>
          </w:r>
          <w:r w:rsidR="00072441">
            <w:fldChar w:fldCharType="separate"/>
          </w:r>
          <w:r w:rsidR="00072441">
            <w:rPr>
              <w:rFonts w:ascii="Calibri" w:eastAsia="Calibri" w:hAnsi="Calibri" w:cs="Calibri"/>
              <w:sz w:val="22"/>
              <w:szCs w:val="22"/>
              <w:u w:val="single"/>
            </w:rPr>
            <w:t>14</w:t>
          </w:r>
          <w:r w:rsidR="00072441">
            <w:fldChar w:fldCharType="end"/>
          </w:r>
        </w:p>
        <w:p w14:paraId="1E76FF6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e75xp7ggz30y">
            <w:r w:rsidR="00072441">
              <w:rPr>
                <w:rFonts w:ascii="Calibri" w:eastAsia="Calibri" w:hAnsi="Calibri" w:cs="Calibri"/>
                <w:sz w:val="22"/>
                <w:szCs w:val="22"/>
                <w:u w:val="single"/>
              </w:rPr>
              <w:t>3.6. MARCO REFERENCIAL</w:t>
            </w:r>
          </w:hyperlink>
          <w:r w:rsidR="00072441">
            <w:rPr>
              <w:rFonts w:ascii="Calibri" w:eastAsia="Calibri" w:hAnsi="Calibri" w:cs="Calibri"/>
              <w:sz w:val="22"/>
              <w:szCs w:val="22"/>
              <w:u w:val="single"/>
            </w:rPr>
            <w:tab/>
          </w:r>
          <w:r w:rsidR="00072441">
            <w:fldChar w:fldCharType="begin"/>
          </w:r>
          <w:r w:rsidR="00072441">
            <w:instrText xml:space="preserve"> PAGEREF _e75xp7ggz30y \h </w:instrText>
          </w:r>
          <w:r w:rsidR="00072441">
            <w:fldChar w:fldCharType="separate"/>
          </w:r>
          <w:r w:rsidR="00072441">
            <w:rPr>
              <w:rFonts w:ascii="Calibri" w:eastAsia="Calibri" w:hAnsi="Calibri" w:cs="Calibri"/>
              <w:sz w:val="22"/>
              <w:szCs w:val="22"/>
              <w:u w:val="single"/>
            </w:rPr>
            <w:t>21</w:t>
          </w:r>
          <w:r w:rsidR="00072441">
            <w:fldChar w:fldCharType="end"/>
          </w:r>
        </w:p>
        <w:p w14:paraId="563119F6" w14:textId="77777777" w:rsidR="00967E0C" w:rsidRDefault="00B1454C">
          <w:pPr>
            <w:tabs>
              <w:tab w:val="right" w:pos="9405"/>
            </w:tabs>
            <w:spacing w:line="240" w:lineRule="auto"/>
            <w:ind w:left="720"/>
            <w:rPr>
              <w:rFonts w:ascii="Calibri" w:eastAsia="Calibri" w:hAnsi="Calibri" w:cs="Calibri"/>
              <w:sz w:val="22"/>
              <w:szCs w:val="22"/>
              <w:u w:val="single"/>
            </w:rPr>
          </w:pPr>
          <w:hyperlink w:anchor="_h9vs5pgibjol">
            <w:r w:rsidR="00072441">
              <w:rPr>
                <w:rFonts w:ascii="Calibri" w:eastAsia="Calibri" w:hAnsi="Calibri" w:cs="Calibri"/>
                <w:sz w:val="22"/>
                <w:szCs w:val="22"/>
                <w:u w:val="single"/>
              </w:rPr>
              <w:t>3.6.1. MARCO TEÓRICO</w:t>
            </w:r>
          </w:hyperlink>
          <w:r w:rsidR="00072441">
            <w:rPr>
              <w:rFonts w:ascii="Calibri" w:eastAsia="Calibri" w:hAnsi="Calibri" w:cs="Calibri"/>
              <w:sz w:val="22"/>
              <w:szCs w:val="22"/>
              <w:u w:val="single"/>
            </w:rPr>
            <w:tab/>
          </w:r>
          <w:r w:rsidR="00072441">
            <w:fldChar w:fldCharType="begin"/>
          </w:r>
          <w:r w:rsidR="00072441">
            <w:instrText xml:space="preserve"> PAGEREF _h9vs5pgibjol \h </w:instrText>
          </w:r>
          <w:r w:rsidR="00072441">
            <w:fldChar w:fldCharType="separate"/>
          </w:r>
          <w:r w:rsidR="00072441">
            <w:rPr>
              <w:rFonts w:ascii="Calibri" w:eastAsia="Calibri" w:hAnsi="Calibri" w:cs="Calibri"/>
              <w:sz w:val="22"/>
              <w:szCs w:val="22"/>
              <w:u w:val="single"/>
            </w:rPr>
            <w:t>21</w:t>
          </w:r>
          <w:r w:rsidR="00072441">
            <w:fldChar w:fldCharType="end"/>
          </w:r>
        </w:p>
        <w:p w14:paraId="34BDE2C3" w14:textId="77777777" w:rsidR="00967E0C" w:rsidRDefault="00B1454C">
          <w:pPr>
            <w:tabs>
              <w:tab w:val="right" w:pos="9405"/>
            </w:tabs>
            <w:spacing w:line="240" w:lineRule="auto"/>
            <w:ind w:left="720"/>
            <w:rPr>
              <w:rFonts w:ascii="Calibri" w:eastAsia="Calibri" w:hAnsi="Calibri" w:cs="Calibri"/>
              <w:sz w:val="22"/>
              <w:szCs w:val="22"/>
              <w:u w:val="single"/>
            </w:rPr>
          </w:pPr>
          <w:hyperlink w:anchor="_beik651inivt">
            <w:r w:rsidR="00072441">
              <w:rPr>
                <w:rFonts w:ascii="Calibri" w:eastAsia="Calibri" w:hAnsi="Calibri" w:cs="Calibri"/>
                <w:sz w:val="22"/>
                <w:szCs w:val="22"/>
                <w:u w:val="single"/>
              </w:rPr>
              <w:t>3.6.2. MARCO LEGAL</w:t>
            </w:r>
          </w:hyperlink>
          <w:r w:rsidR="00072441">
            <w:rPr>
              <w:rFonts w:ascii="Calibri" w:eastAsia="Calibri" w:hAnsi="Calibri" w:cs="Calibri"/>
              <w:sz w:val="22"/>
              <w:szCs w:val="22"/>
              <w:u w:val="single"/>
            </w:rPr>
            <w:tab/>
          </w:r>
          <w:r w:rsidR="00072441">
            <w:fldChar w:fldCharType="begin"/>
          </w:r>
          <w:r w:rsidR="00072441">
            <w:instrText xml:space="preserve"> PAGEREF _beik651inivt \h </w:instrText>
          </w:r>
          <w:r w:rsidR="00072441">
            <w:fldChar w:fldCharType="separate"/>
          </w:r>
          <w:r w:rsidR="00072441">
            <w:rPr>
              <w:rFonts w:ascii="Calibri" w:eastAsia="Calibri" w:hAnsi="Calibri" w:cs="Calibri"/>
              <w:sz w:val="22"/>
              <w:szCs w:val="22"/>
              <w:u w:val="single"/>
            </w:rPr>
            <w:t>24</w:t>
          </w:r>
          <w:r w:rsidR="00072441">
            <w:fldChar w:fldCharType="end"/>
          </w:r>
        </w:p>
        <w:p w14:paraId="73B117FF" w14:textId="77777777" w:rsidR="00967E0C" w:rsidRDefault="00B1454C">
          <w:pPr>
            <w:tabs>
              <w:tab w:val="right" w:pos="9405"/>
            </w:tabs>
            <w:spacing w:line="240" w:lineRule="auto"/>
            <w:ind w:left="720"/>
            <w:rPr>
              <w:rFonts w:ascii="Calibri" w:eastAsia="Calibri" w:hAnsi="Calibri" w:cs="Calibri"/>
              <w:sz w:val="22"/>
              <w:szCs w:val="22"/>
              <w:u w:val="single"/>
            </w:rPr>
          </w:pPr>
          <w:hyperlink w:anchor="_p0ej55wqpsea">
            <w:r w:rsidR="00072441">
              <w:rPr>
                <w:rFonts w:ascii="Calibri" w:eastAsia="Calibri" w:hAnsi="Calibri" w:cs="Calibri"/>
                <w:sz w:val="22"/>
                <w:szCs w:val="22"/>
                <w:u w:val="single"/>
              </w:rPr>
              <w:t>3.6.3. MARCO CONCEPTUAL</w:t>
            </w:r>
          </w:hyperlink>
          <w:r w:rsidR="00072441">
            <w:rPr>
              <w:rFonts w:ascii="Calibri" w:eastAsia="Calibri" w:hAnsi="Calibri" w:cs="Calibri"/>
              <w:sz w:val="22"/>
              <w:szCs w:val="22"/>
              <w:u w:val="single"/>
            </w:rPr>
            <w:tab/>
          </w:r>
          <w:r w:rsidR="00072441">
            <w:fldChar w:fldCharType="begin"/>
          </w:r>
          <w:r w:rsidR="00072441">
            <w:instrText xml:space="preserve"> PAGEREF _p0ej55wqpsea \h </w:instrText>
          </w:r>
          <w:r w:rsidR="00072441">
            <w:fldChar w:fldCharType="separate"/>
          </w:r>
          <w:r w:rsidR="00072441">
            <w:rPr>
              <w:rFonts w:ascii="Calibri" w:eastAsia="Calibri" w:hAnsi="Calibri" w:cs="Calibri"/>
              <w:sz w:val="22"/>
              <w:szCs w:val="22"/>
              <w:u w:val="single"/>
            </w:rPr>
            <w:t>26</w:t>
          </w:r>
          <w:r w:rsidR="00072441">
            <w:fldChar w:fldCharType="end"/>
          </w:r>
        </w:p>
        <w:p w14:paraId="6BF28493" w14:textId="77777777" w:rsidR="00967E0C" w:rsidRDefault="00B1454C">
          <w:pPr>
            <w:tabs>
              <w:tab w:val="right" w:pos="9405"/>
            </w:tabs>
            <w:spacing w:line="240" w:lineRule="auto"/>
            <w:ind w:left="360"/>
            <w:rPr>
              <w:rFonts w:ascii="Calibri" w:eastAsia="Calibri" w:hAnsi="Calibri" w:cs="Calibri"/>
              <w:sz w:val="22"/>
              <w:szCs w:val="22"/>
              <w:u w:val="single"/>
            </w:rPr>
          </w:pPr>
          <w:hyperlink w:anchor="_1c6kb2hxrxbt">
            <w:r w:rsidR="00072441">
              <w:rPr>
                <w:rFonts w:ascii="Calibri" w:eastAsia="Calibri" w:hAnsi="Calibri" w:cs="Calibri"/>
                <w:sz w:val="22"/>
                <w:szCs w:val="22"/>
                <w:u w:val="single"/>
              </w:rPr>
              <w:t>3.7. ALTERNATIVA DE SOLUCIÓN</w:t>
            </w:r>
          </w:hyperlink>
          <w:r w:rsidR="00072441">
            <w:rPr>
              <w:rFonts w:ascii="Calibri" w:eastAsia="Calibri" w:hAnsi="Calibri" w:cs="Calibri"/>
              <w:sz w:val="22"/>
              <w:szCs w:val="22"/>
              <w:u w:val="single"/>
            </w:rPr>
            <w:tab/>
          </w:r>
          <w:r w:rsidR="00072441">
            <w:fldChar w:fldCharType="begin"/>
          </w:r>
          <w:r w:rsidR="00072441">
            <w:instrText xml:space="preserve"> PAGEREF _1c6kb2hxrxbt \h </w:instrText>
          </w:r>
          <w:r w:rsidR="00072441">
            <w:fldChar w:fldCharType="separate"/>
          </w:r>
          <w:r w:rsidR="00072441">
            <w:rPr>
              <w:rFonts w:ascii="Calibri" w:eastAsia="Calibri" w:hAnsi="Calibri" w:cs="Calibri"/>
              <w:sz w:val="22"/>
              <w:szCs w:val="22"/>
              <w:u w:val="single"/>
            </w:rPr>
            <w:t>27</w:t>
          </w:r>
          <w:r w:rsidR="00072441">
            <w:fldChar w:fldCharType="end"/>
          </w:r>
        </w:p>
        <w:p w14:paraId="51D4EDD1" w14:textId="77777777" w:rsidR="00967E0C" w:rsidRDefault="00B1454C">
          <w:pPr>
            <w:tabs>
              <w:tab w:val="right" w:pos="9405"/>
            </w:tabs>
            <w:spacing w:line="240" w:lineRule="auto"/>
            <w:ind w:left="360"/>
            <w:rPr>
              <w:rFonts w:ascii="Calibri" w:eastAsia="Calibri" w:hAnsi="Calibri" w:cs="Calibri"/>
              <w:sz w:val="22"/>
              <w:szCs w:val="22"/>
              <w:u w:val="single"/>
            </w:rPr>
          </w:pPr>
          <w:hyperlink w:anchor="_q41si6oj12pe">
            <w:r w:rsidR="00072441">
              <w:rPr>
                <w:rFonts w:ascii="Calibri" w:eastAsia="Calibri" w:hAnsi="Calibri" w:cs="Calibri"/>
                <w:sz w:val="22"/>
                <w:szCs w:val="22"/>
                <w:u w:val="single"/>
              </w:rPr>
              <w:t>3.8. METODOLOGÍA PROPUESTA</w:t>
            </w:r>
          </w:hyperlink>
          <w:r w:rsidR="00072441">
            <w:rPr>
              <w:rFonts w:ascii="Calibri" w:eastAsia="Calibri" w:hAnsi="Calibri" w:cs="Calibri"/>
              <w:sz w:val="22"/>
              <w:szCs w:val="22"/>
              <w:u w:val="single"/>
            </w:rPr>
            <w:tab/>
          </w:r>
          <w:r w:rsidR="00072441">
            <w:fldChar w:fldCharType="begin"/>
          </w:r>
          <w:r w:rsidR="00072441">
            <w:instrText xml:space="preserve"> PAGEREF _q41si6oj12pe \h </w:instrText>
          </w:r>
          <w:r w:rsidR="00072441">
            <w:fldChar w:fldCharType="separate"/>
          </w:r>
          <w:r w:rsidR="00072441">
            <w:rPr>
              <w:rFonts w:ascii="Calibri" w:eastAsia="Calibri" w:hAnsi="Calibri" w:cs="Calibri"/>
              <w:sz w:val="22"/>
              <w:szCs w:val="22"/>
              <w:u w:val="single"/>
            </w:rPr>
            <w:t>27</w:t>
          </w:r>
          <w:r w:rsidR="00072441">
            <w:fldChar w:fldCharType="end"/>
          </w:r>
        </w:p>
        <w:p w14:paraId="70B452D9" w14:textId="77777777" w:rsidR="00967E0C" w:rsidRDefault="00B1454C">
          <w:pPr>
            <w:tabs>
              <w:tab w:val="right" w:pos="9405"/>
            </w:tabs>
            <w:spacing w:line="240" w:lineRule="auto"/>
            <w:ind w:left="720"/>
            <w:rPr>
              <w:rFonts w:ascii="Calibri" w:eastAsia="Calibri" w:hAnsi="Calibri" w:cs="Calibri"/>
              <w:sz w:val="22"/>
              <w:szCs w:val="22"/>
              <w:u w:val="single"/>
            </w:rPr>
          </w:pPr>
          <w:hyperlink w:anchor="_kzbqb16j09jb">
            <w:r w:rsidR="00072441">
              <w:rPr>
                <w:rFonts w:ascii="Calibri" w:eastAsia="Calibri" w:hAnsi="Calibri" w:cs="Calibri"/>
                <w:sz w:val="22"/>
                <w:szCs w:val="22"/>
                <w:u w:val="single"/>
              </w:rPr>
              <w:t>3.8.1. ANÁLISIS Y DEFINICIÓN DE REQUERIMIENTOS</w:t>
            </w:r>
          </w:hyperlink>
          <w:r w:rsidR="00072441">
            <w:rPr>
              <w:rFonts w:ascii="Calibri" w:eastAsia="Calibri" w:hAnsi="Calibri" w:cs="Calibri"/>
              <w:sz w:val="22"/>
              <w:szCs w:val="22"/>
              <w:u w:val="single"/>
            </w:rPr>
            <w:tab/>
          </w:r>
          <w:r w:rsidR="00072441">
            <w:fldChar w:fldCharType="begin"/>
          </w:r>
          <w:r w:rsidR="00072441">
            <w:instrText xml:space="preserve"> PAGEREF _kzbqb16j09jb \h </w:instrText>
          </w:r>
          <w:r w:rsidR="00072441">
            <w:fldChar w:fldCharType="separate"/>
          </w:r>
          <w:r w:rsidR="00072441">
            <w:rPr>
              <w:rFonts w:ascii="Calibri" w:eastAsia="Calibri" w:hAnsi="Calibri" w:cs="Calibri"/>
              <w:sz w:val="22"/>
              <w:szCs w:val="22"/>
              <w:u w:val="single"/>
            </w:rPr>
            <w:t>29</w:t>
          </w:r>
          <w:r w:rsidR="00072441">
            <w:fldChar w:fldCharType="end"/>
          </w:r>
        </w:p>
        <w:p w14:paraId="50DB4C90" w14:textId="77777777" w:rsidR="00967E0C" w:rsidRDefault="00B1454C">
          <w:pPr>
            <w:tabs>
              <w:tab w:val="right" w:pos="9405"/>
            </w:tabs>
            <w:spacing w:line="240" w:lineRule="auto"/>
            <w:ind w:left="720"/>
            <w:rPr>
              <w:rFonts w:ascii="Calibri" w:eastAsia="Calibri" w:hAnsi="Calibri" w:cs="Calibri"/>
              <w:sz w:val="22"/>
              <w:szCs w:val="22"/>
              <w:u w:val="single"/>
            </w:rPr>
          </w:pPr>
          <w:hyperlink w:anchor="_ofwcvjvoc7i3">
            <w:r w:rsidR="00072441">
              <w:rPr>
                <w:rFonts w:ascii="Calibri" w:eastAsia="Calibri" w:hAnsi="Calibri" w:cs="Calibri"/>
                <w:sz w:val="22"/>
                <w:szCs w:val="22"/>
                <w:u w:val="single"/>
              </w:rPr>
              <w:t>3.8.2. DISEÑO</w:t>
            </w:r>
          </w:hyperlink>
          <w:r w:rsidR="00072441">
            <w:rPr>
              <w:rFonts w:ascii="Calibri" w:eastAsia="Calibri" w:hAnsi="Calibri" w:cs="Calibri"/>
              <w:sz w:val="22"/>
              <w:szCs w:val="22"/>
              <w:u w:val="single"/>
            </w:rPr>
            <w:tab/>
          </w:r>
          <w:r w:rsidR="00072441">
            <w:fldChar w:fldCharType="begin"/>
          </w:r>
          <w:r w:rsidR="00072441">
            <w:instrText xml:space="preserve"> PAGEREF _ofwcvjvoc7i3 \h </w:instrText>
          </w:r>
          <w:r w:rsidR="00072441">
            <w:fldChar w:fldCharType="separate"/>
          </w:r>
          <w:r w:rsidR="00072441">
            <w:rPr>
              <w:rFonts w:ascii="Calibri" w:eastAsia="Calibri" w:hAnsi="Calibri" w:cs="Calibri"/>
              <w:sz w:val="22"/>
              <w:szCs w:val="22"/>
              <w:u w:val="single"/>
            </w:rPr>
            <w:t>30</w:t>
          </w:r>
          <w:r w:rsidR="00072441">
            <w:fldChar w:fldCharType="end"/>
          </w:r>
        </w:p>
        <w:p w14:paraId="0815025D" w14:textId="77777777" w:rsidR="00967E0C" w:rsidRDefault="00B1454C">
          <w:pPr>
            <w:tabs>
              <w:tab w:val="right" w:pos="9405"/>
            </w:tabs>
            <w:spacing w:line="240" w:lineRule="auto"/>
            <w:ind w:left="720"/>
            <w:rPr>
              <w:rFonts w:ascii="Calibri" w:eastAsia="Calibri" w:hAnsi="Calibri" w:cs="Calibri"/>
              <w:sz w:val="22"/>
              <w:szCs w:val="22"/>
              <w:u w:val="single"/>
            </w:rPr>
          </w:pPr>
          <w:hyperlink w:anchor="_wa27lkvij8jr">
            <w:r w:rsidR="00072441">
              <w:rPr>
                <w:rFonts w:ascii="Calibri" w:eastAsia="Calibri" w:hAnsi="Calibri" w:cs="Calibri"/>
                <w:sz w:val="22"/>
                <w:szCs w:val="22"/>
                <w:u w:val="single"/>
              </w:rPr>
              <w:t>3.8.3. DESARROLLO</w:t>
            </w:r>
          </w:hyperlink>
          <w:r w:rsidR="00072441">
            <w:rPr>
              <w:rFonts w:ascii="Calibri" w:eastAsia="Calibri" w:hAnsi="Calibri" w:cs="Calibri"/>
              <w:sz w:val="22"/>
              <w:szCs w:val="22"/>
              <w:u w:val="single"/>
            </w:rPr>
            <w:tab/>
          </w:r>
          <w:r w:rsidR="00072441">
            <w:fldChar w:fldCharType="begin"/>
          </w:r>
          <w:r w:rsidR="00072441">
            <w:instrText xml:space="preserve"> PAGEREF _wa27lkvij8jr \h </w:instrText>
          </w:r>
          <w:r w:rsidR="00072441">
            <w:fldChar w:fldCharType="separate"/>
          </w:r>
          <w:r w:rsidR="00072441">
            <w:rPr>
              <w:rFonts w:ascii="Calibri" w:eastAsia="Calibri" w:hAnsi="Calibri" w:cs="Calibri"/>
              <w:sz w:val="22"/>
              <w:szCs w:val="22"/>
              <w:u w:val="single"/>
            </w:rPr>
            <w:t>31</w:t>
          </w:r>
          <w:r w:rsidR="00072441">
            <w:fldChar w:fldCharType="end"/>
          </w:r>
        </w:p>
        <w:p w14:paraId="2908594B" w14:textId="77777777" w:rsidR="00967E0C" w:rsidRDefault="00B1454C">
          <w:pPr>
            <w:tabs>
              <w:tab w:val="right" w:pos="9405"/>
            </w:tabs>
            <w:spacing w:line="240" w:lineRule="auto"/>
            <w:ind w:left="720"/>
            <w:rPr>
              <w:rFonts w:ascii="Calibri" w:eastAsia="Calibri" w:hAnsi="Calibri" w:cs="Calibri"/>
              <w:sz w:val="22"/>
              <w:szCs w:val="22"/>
              <w:u w:val="single"/>
            </w:rPr>
          </w:pPr>
          <w:hyperlink w:anchor="_3q7l97hy84fz">
            <w:r w:rsidR="00072441">
              <w:rPr>
                <w:rFonts w:ascii="Calibri" w:eastAsia="Calibri" w:hAnsi="Calibri" w:cs="Calibri"/>
                <w:sz w:val="22"/>
                <w:szCs w:val="22"/>
                <w:u w:val="single"/>
              </w:rPr>
              <w:t>3.8.4. VERIFICACIÓN Y VALIDACIÓN</w:t>
            </w:r>
          </w:hyperlink>
          <w:r w:rsidR="00072441">
            <w:rPr>
              <w:rFonts w:ascii="Calibri" w:eastAsia="Calibri" w:hAnsi="Calibri" w:cs="Calibri"/>
              <w:sz w:val="22"/>
              <w:szCs w:val="22"/>
              <w:u w:val="single"/>
            </w:rPr>
            <w:tab/>
          </w:r>
          <w:r w:rsidR="00072441">
            <w:fldChar w:fldCharType="begin"/>
          </w:r>
          <w:r w:rsidR="00072441">
            <w:instrText xml:space="preserve"> PAGEREF _3q7l97hy84fz \h </w:instrText>
          </w:r>
          <w:r w:rsidR="00072441">
            <w:fldChar w:fldCharType="separate"/>
          </w:r>
          <w:r w:rsidR="00072441">
            <w:rPr>
              <w:rFonts w:ascii="Calibri" w:eastAsia="Calibri" w:hAnsi="Calibri" w:cs="Calibri"/>
              <w:sz w:val="22"/>
              <w:szCs w:val="22"/>
              <w:u w:val="single"/>
            </w:rPr>
            <w:t>32</w:t>
          </w:r>
          <w:r w:rsidR="00072441">
            <w:fldChar w:fldCharType="end"/>
          </w:r>
        </w:p>
        <w:p w14:paraId="40564BDE" w14:textId="77777777" w:rsidR="00967E0C" w:rsidRDefault="00B1454C">
          <w:pPr>
            <w:tabs>
              <w:tab w:val="right" w:pos="9405"/>
            </w:tabs>
            <w:spacing w:line="240" w:lineRule="auto"/>
            <w:ind w:left="360"/>
            <w:rPr>
              <w:rFonts w:ascii="Calibri" w:eastAsia="Calibri" w:hAnsi="Calibri" w:cs="Calibri"/>
              <w:sz w:val="22"/>
              <w:szCs w:val="22"/>
              <w:u w:val="single"/>
            </w:rPr>
          </w:pPr>
          <w:hyperlink w:anchor="_ihrmc76k1r5q">
            <w:r w:rsidR="00072441">
              <w:rPr>
                <w:rFonts w:ascii="Calibri" w:eastAsia="Calibri" w:hAnsi="Calibri" w:cs="Calibri"/>
                <w:sz w:val="22"/>
                <w:szCs w:val="22"/>
                <w:u w:val="single"/>
              </w:rPr>
              <w:t>3.9. RESULTADOS ESPERADOS</w:t>
            </w:r>
          </w:hyperlink>
          <w:r w:rsidR="00072441">
            <w:rPr>
              <w:rFonts w:ascii="Calibri" w:eastAsia="Calibri" w:hAnsi="Calibri" w:cs="Calibri"/>
              <w:sz w:val="22"/>
              <w:szCs w:val="22"/>
              <w:u w:val="single"/>
            </w:rPr>
            <w:tab/>
          </w:r>
          <w:r w:rsidR="00072441">
            <w:fldChar w:fldCharType="begin"/>
          </w:r>
          <w:r w:rsidR="00072441">
            <w:instrText xml:space="preserve"> PAGEREF _ihrmc76k1r5q \h </w:instrText>
          </w:r>
          <w:r w:rsidR="00072441">
            <w:fldChar w:fldCharType="separate"/>
          </w:r>
          <w:r w:rsidR="00072441">
            <w:rPr>
              <w:rFonts w:ascii="Calibri" w:eastAsia="Calibri" w:hAnsi="Calibri" w:cs="Calibri"/>
              <w:sz w:val="22"/>
              <w:szCs w:val="22"/>
              <w:u w:val="single"/>
            </w:rPr>
            <w:t>33</w:t>
          </w:r>
          <w:r w:rsidR="00072441">
            <w:fldChar w:fldCharType="end"/>
          </w:r>
        </w:p>
        <w:p w14:paraId="49A95146" w14:textId="77777777" w:rsidR="00967E0C" w:rsidRDefault="00B1454C">
          <w:pPr>
            <w:tabs>
              <w:tab w:val="right" w:pos="9405"/>
            </w:tabs>
            <w:spacing w:line="240" w:lineRule="auto"/>
            <w:ind w:left="360"/>
            <w:rPr>
              <w:rFonts w:ascii="Calibri" w:eastAsia="Calibri" w:hAnsi="Calibri" w:cs="Calibri"/>
              <w:sz w:val="22"/>
              <w:szCs w:val="22"/>
              <w:u w:val="single"/>
            </w:rPr>
          </w:pPr>
          <w:hyperlink w:anchor="_du1xuzekbnqo">
            <w:r w:rsidR="00072441">
              <w:rPr>
                <w:rFonts w:ascii="Calibri" w:eastAsia="Calibri" w:hAnsi="Calibri" w:cs="Calibri"/>
                <w:sz w:val="22"/>
                <w:szCs w:val="22"/>
                <w:u w:val="single"/>
              </w:rPr>
              <w:t>3.10. ESTRATEGIA DE DIVULGACIÓN</w:t>
            </w:r>
          </w:hyperlink>
          <w:r w:rsidR="00072441">
            <w:rPr>
              <w:rFonts w:ascii="Calibri" w:eastAsia="Calibri" w:hAnsi="Calibri" w:cs="Calibri"/>
              <w:sz w:val="22"/>
              <w:szCs w:val="22"/>
              <w:u w:val="single"/>
            </w:rPr>
            <w:tab/>
          </w:r>
          <w:r w:rsidR="00072441">
            <w:fldChar w:fldCharType="begin"/>
          </w:r>
          <w:r w:rsidR="00072441">
            <w:instrText xml:space="preserve"> PAGEREF _du1xuzekbnqo \h </w:instrText>
          </w:r>
          <w:r w:rsidR="00072441">
            <w:fldChar w:fldCharType="separate"/>
          </w:r>
          <w:r w:rsidR="00072441">
            <w:rPr>
              <w:rFonts w:ascii="Calibri" w:eastAsia="Calibri" w:hAnsi="Calibri" w:cs="Calibri"/>
              <w:sz w:val="22"/>
              <w:szCs w:val="22"/>
              <w:u w:val="single"/>
            </w:rPr>
            <w:t>33</w:t>
          </w:r>
          <w:r w:rsidR="00072441">
            <w:fldChar w:fldCharType="end"/>
          </w:r>
        </w:p>
        <w:p w14:paraId="7F9FCB29" w14:textId="77777777" w:rsidR="00967E0C" w:rsidRDefault="00B1454C">
          <w:pPr>
            <w:tabs>
              <w:tab w:val="right" w:pos="9405"/>
            </w:tabs>
            <w:spacing w:line="240" w:lineRule="auto"/>
            <w:ind w:left="360"/>
            <w:rPr>
              <w:rFonts w:ascii="Calibri" w:eastAsia="Calibri" w:hAnsi="Calibri" w:cs="Calibri"/>
              <w:sz w:val="22"/>
              <w:szCs w:val="22"/>
              <w:u w:val="single"/>
            </w:rPr>
          </w:pPr>
          <w:hyperlink w:anchor="_js1tgh77a6dy">
            <w:r w:rsidR="00072441">
              <w:rPr>
                <w:rFonts w:ascii="Calibri" w:eastAsia="Calibri" w:hAnsi="Calibri" w:cs="Calibri"/>
                <w:sz w:val="22"/>
                <w:szCs w:val="22"/>
                <w:u w:val="single"/>
              </w:rPr>
              <w:t>3.11. CRONOGRAMA DE ACTIVIDADES</w:t>
            </w:r>
          </w:hyperlink>
          <w:r w:rsidR="00072441">
            <w:rPr>
              <w:rFonts w:ascii="Calibri" w:eastAsia="Calibri" w:hAnsi="Calibri" w:cs="Calibri"/>
              <w:sz w:val="22"/>
              <w:szCs w:val="22"/>
              <w:u w:val="single"/>
            </w:rPr>
            <w:tab/>
          </w:r>
          <w:r w:rsidR="00072441">
            <w:fldChar w:fldCharType="begin"/>
          </w:r>
          <w:r w:rsidR="00072441">
            <w:instrText xml:space="preserve"> PAGEREF _js1tgh77a6dy \h </w:instrText>
          </w:r>
          <w:r w:rsidR="00072441">
            <w:fldChar w:fldCharType="separate"/>
          </w:r>
          <w:r w:rsidR="00072441">
            <w:rPr>
              <w:rFonts w:ascii="Calibri" w:eastAsia="Calibri" w:hAnsi="Calibri" w:cs="Calibri"/>
              <w:sz w:val="22"/>
              <w:szCs w:val="22"/>
              <w:u w:val="single"/>
            </w:rPr>
            <w:t>34</w:t>
          </w:r>
          <w:r w:rsidR="00072441">
            <w:fldChar w:fldCharType="end"/>
          </w:r>
        </w:p>
        <w:p w14:paraId="3041D0D7" w14:textId="77777777" w:rsidR="00967E0C" w:rsidRDefault="00B1454C">
          <w:pPr>
            <w:tabs>
              <w:tab w:val="right" w:pos="9405"/>
            </w:tabs>
            <w:spacing w:before="200" w:line="240" w:lineRule="auto"/>
            <w:rPr>
              <w:rFonts w:ascii="Calibri" w:eastAsia="Calibri" w:hAnsi="Calibri" w:cs="Calibri"/>
              <w:sz w:val="22"/>
              <w:szCs w:val="22"/>
              <w:u w:val="single"/>
            </w:rPr>
          </w:pPr>
          <w:hyperlink w:anchor="_kijehzz6k8ci">
            <w:r w:rsidR="00072441">
              <w:rPr>
                <w:rFonts w:ascii="Calibri" w:eastAsia="Calibri" w:hAnsi="Calibri" w:cs="Calibri"/>
                <w:b/>
                <w:sz w:val="22"/>
                <w:szCs w:val="22"/>
                <w:u w:val="single"/>
              </w:rPr>
              <w:t>4. PRESUPUESTO</w:t>
            </w:r>
          </w:hyperlink>
          <w:r w:rsidR="00072441">
            <w:rPr>
              <w:rFonts w:ascii="Calibri" w:eastAsia="Calibri" w:hAnsi="Calibri" w:cs="Calibri"/>
              <w:b/>
              <w:sz w:val="22"/>
              <w:szCs w:val="22"/>
              <w:u w:val="single"/>
            </w:rPr>
            <w:tab/>
          </w:r>
          <w:r w:rsidR="00072441">
            <w:fldChar w:fldCharType="begin"/>
          </w:r>
          <w:r w:rsidR="00072441">
            <w:instrText xml:space="preserve"> PAGEREF _kijehzz6k8ci \h </w:instrText>
          </w:r>
          <w:r w:rsidR="00072441">
            <w:fldChar w:fldCharType="separate"/>
          </w:r>
          <w:r w:rsidR="00072441">
            <w:rPr>
              <w:rFonts w:ascii="Calibri" w:eastAsia="Calibri" w:hAnsi="Calibri" w:cs="Calibri"/>
              <w:b/>
              <w:sz w:val="22"/>
              <w:szCs w:val="22"/>
              <w:u w:val="single"/>
            </w:rPr>
            <w:t>38</w:t>
          </w:r>
          <w:r w:rsidR="00072441">
            <w:fldChar w:fldCharType="end"/>
          </w:r>
        </w:p>
        <w:p w14:paraId="67F5A623" w14:textId="77777777" w:rsidR="00967E0C" w:rsidRDefault="00B1454C">
          <w:pPr>
            <w:tabs>
              <w:tab w:val="right" w:pos="9405"/>
            </w:tabs>
            <w:spacing w:before="200" w:after="80" w:line="240" w:lineRule="auto"/>
            <w:rPr>
              <w:rFonts w:ascii="Calibri" w:eastAsia="Calibri" w:hAnsi="Calibri" w:cs="Calibri"/>
              <w:sz w:val="22"/>
              <w:szCs w:val="22"/>
              <w:u w:val="single"/>
            </w:rPr>
          </w:pPr>
          <w:hyperlink w:anchor="_h2ab3thudahs">
            <w:r w:rsidR="00072441">
              <w:rPr>
                <w:rFonts w:ascii="Calibri" w:eastAsia="Calibri" w:hAnsi="Calibri" w:cs="Calibri"/>
                <w:b/>
                <w:sz w:val="22"/>
                <w:szCs w:val="22"/>
                <w:u w:val="single"/>
              </w:rPr>
              <w:t>5. REFERENCIAS BIBLIOGRAFÍA</w:t>
            </w:r>
          </w:hyperlink>
          <w:r w:rsidR="00072441">
            <w:rPr>
              <w:rFonts w:ascii="Calibri" w:eastAsia="Calibri" w:hAnsi="Calibri" w:cs="Calibri"/>
              <w:b/>
              <w:sz w:val="22"/>
              <w:szCs w:val="22"/>
              <w:u w:val="single"/>
            </w:rPr>
            <w:tab/>
          </w:r>
          <w:r w:rsidR="00072441">
            <w:fldChar w:fldCharType="begin"/>
          </w:r>
          <w:r w:rsidR="00072441">
            <w:instrText xml:space="preserve"> PAGEREF _h2ab3thudahs \h </w:instrText>
          </w:r>
          <w:r w:rsidR="00072441">
            <w:fldChar w:fldCharType="separate"/>
          </w:r>
          <w:r w:rsidR="00072441">
            <w:rPr>
              <w:rFonts w:ascii="Calibri" w:eastAsia="Calibri" w:hAnsi="Calibri" w:cs="Calibri"/>
              <w:b/>
              <w:sz w:val="22"/>
              <w:szCs w:val="22"/>
              <w:u w:val="single"/>
            </w:rPr>
            <w:t>43</w:t>
          </w:r>
          <w:r w:rsidR="00072441">
            <w:fldChar w:fldCharType="end"/>
          </w:r>
          <w:r w:rsidR="00072441">
            <w:fldChar w:fldCharType="end"/>
          </w:r>
        </w:p>
      </w:sdtContent>
    </w:sdt>
    <w:p w14:paraId="55F38B58" w14:textId="77777777" w:rsidR="00967E0C" w:rsidRDefault="00967E0C">
      <w:pPr>
        <w:rPr>
          <w:u w:val="single"/>
        </w:rPr>
      </w:pPr>
    </w:p>
    <w:p w14:paraId="7B3587C1" w14:textId="77777777" w:rsidR="00967E0C" w:rsidRDefault="00967E0C">
      <w:pPr>
        <w:rPr>
          <w:u w:val="single"/>
        </w:rPr>
      </w:pPr>
    </w:p>
    <w:p w14:paraId="4FA600AE" w14:textId="77777777" w:rsidR="00967E0C" w:rsidRDefault="00967E0C">
      <w:pPr>
        <w:jc w:val="center"/>
      </w:pPr>
      <w:bookmarkStart w:id="1" w:name="_twl71xs5fw0a" w:colFirst="0" w:colLast="0"/>
      <w:bookmarkEnd w:id="1"/>
    </w:p>
    <w:p w14:paraId="2E74FFEF" w14:textId="77777777" w:rsidR="00967E0C" w:rsidRDefault="00967E0C">
      <w:pPr>
        <w:jc w:val="center"/>
      </w:pPr>
      <w:bookmarkStart w:id="2" w:name="_mes1mnh7onip" w:colFirst="0" w:colLast="0"/>
      <w:bookmarkEnd w:id="2"/>
    </w:p>
    <w:p w14:paraId="598B3CCE" w14:textId="77777777" w:rsidR="00967E0C" w:rsidRDefault="00967E0C">
      <w:pPr>
        <w:jc w:val="center"/>
      </w:pPr>
      <w:bookmarkStart w:id="3" w:name="_vnrjxlgjh276" w:colFirst="0" w:colLast="0"/>
      <w:bookmarkEnd w:id="3"/>
    </w:p>
    <w:p w14:paraId="4DA88187" w14:textId="77777777" w:rsidR="00967E0C" w:rsidRDefault="00967E0C">
      <w:pPr>
        <w:jc w:val="center"/>
      </w:pPr>
      <w:bookmarkStart w:id="4" w:name="_8g83858x5nnu" w:colFirst="0" w:colLast="0"/>
      <w:bookmarkEnd w:id="4"/>
    </w:p>
    <w:p w14:paraId="547DF7F3" w14:textId="77777777" w:rsidR="00967E0C" w:rsidRDefault="00967E0C">
      <w:pPr>
        <w:jc w:val="center"/>
      </w:pPr>
      <w:bookmarkStart w:id="5" w:name="_2g4fzlw9xixz" w:colFirst="0" w:colLast="0"/>
      <w:bookmarkEnd w:id="5"/>
    </w:p>
    <w:p w14:paraId="7F9E124B" w14:textId="77777777" w:rsidR="00967E0C" w:rsidRDefault="00967E0C">
      <w:pPr>
        <w:jc w:val="center"/>
      </w:pPr>
      <w:bookmarkStart w:id="6" w:name="_15rojfmuhsie" w:colFirst="0" w:colLast="0"/>
      <w:bookmarkEnd w:id="6"/>
    </w:p>
    <w:p w14:paraId="6E30D276" w14:textId="77777777" w:rsidR="00967E0C" w:rsidRDefault="00967E0C">
      <w:pPr>
        <w:jc w:val="center"/>
      </w:pPr>
      <w:bookmarkStart w:id="7" w:name="_zg0jo4fmqkf7" w:colFirst="0" w:colLast="0"/>
      <w:bookmarkEnd w:id="7"/>
    </w:p>
    <w:p w14:paraId="6206E596" w14:textId="77777777" w:rsidR="00967E0C" w:rsidRDefault="00967E0C">
      <w:pPr>
        <w:jc w:val="center"/>
      </w:pPr>
      <w:bookmarkStart w:id="8" w:name="_ar0r40io0jt1" w:colFirst="0" w:colLast="0"/>
      <w:bookmarkEnd w:id="8"/>
    </w:p>
    <w:p w14:paraId="3DA29AE9" w14:textId="77777777" w:rsidR="00967E0C" w:rsidRDefault="00967E0C">
      <w:pPr>
        <w:jc w:val="center"/>
      </w:pPr>
      <w:bookmarkStart w:id="9" w:name="_xnn29d8ixil2" w:colFirst="0" w:colLast="0"/>
      <w:bookmarkEnd w:id="9"/>
    </w:p>
    <w:p w14:paraId="221DBA4F" w14:textId="77777777" w:rsidR="00967E0C" w:rsidRDefault="00967E0C">
      <w:pPr>
        <w:jc w:val="center"/>
      </w:pPr>
      <w:bookmarkStart w:id="10" w:name="_k4cgjifgmbok" w:colFirst="0" w:colLast="0"/>
      <w:bookmarkEnd w:id="10"/>
    </w:p>
    <w:p w14:paraId="69811E1F" w14:textId="77777777" w:rsidR="00967E0C" w:rsidRDefault="00967E0C">
      <w:pPr>
        <w:jc w:val="center"/>
      </w:pPr>
      <w:bookmarkStart w:id="11" w:name="_85ft8iuiqauv" w:colFirst="0" w:colLast="0"/>
      <w:bookmarkEnd w:id="11"/>
    </w:p>
    <w:p w14:paraId="196D78A9" w14:textId="77777777" w:rsidR="00967E0C" w:rsidRDefault="00967E0C">
      <w:pPr>
        <w:jc w:val="center"/>
      </w:pPr>
      <w:bookmarkStart w:id="12" w:name="_u1yq4ymlcs9l" w:colFirst="0" w:colLast="0"/>
      <w:bookmarkEnd w:id="12"/>
    </w:p>
    <w:p w14:paraId="17BAA65E" w14:textId="77777777" w:rsidR="00967E0C" w:rsidRDefault="00072441">
      <w:pPr>
        <w:pStyle w:val="Ttulo1"/>
        <w:ind w:left="0" w:firstLine="0"/>
        <w:contextualSpacing w:val="0"/>
      </w:pPr>
      <w:bookmarkStart w:id="13" w:name="_rfdqeu124h5y" w:colFirst="0" w:colLast="0"/>
      <w:bookmarkEnd w:id="13"/>
      <w:r>
        <w:lastRenderedPageBreak/>
        <w:t>1. FICHA TÉCNICA DE LA PROPUESTA</w:t>
      </w:r>
    </w:p>
    <w:p w14:paraId="6E8D15C0" w14:textId="77777777" w:rsidR="00967E0C" w:rsidRDefault="00967E0C"/>
    <w:p w14:paraId="35884A08" w14:textId="77777777" w:rsidR="00967E0C" w:rsidRDefault="00967E0C">
      <w:pPr>
        <w:spacing w:before="0" w:line="276" w:lineRule="auto"/>
        <w:jc w:val="left"/>
      </w:pPr>
    </w:p>
    <w:tbl>
      <w:tblPr>
        <w:tblStyle w:val="a"/>
        <w:tblW w:w="9361" w:type="dxa"/>
        <w:jc w:val="center"/>
        <w:tblInd w:w="0" w:type="dxa"/>
        <w:tblLayout w:type="fixed"/>
        <w:tblLook w:val="0000" w:firstRow="0" w:lastRow="0" w:firstColumn="0" w:lastColumn="0" w:noHBand="0" w:noVBand="0"/>
      </w:tblPr>
      <w:tblGrid>
        <w:gridCol w:w="2243"/>
        <w:gridCol w:w="2517"/>
        <w:gridCol w:w="2595"/>
        <w:gridCol w:w="2006"/>
      </w:tblGrid>
      <w:tr w:rsidR="00967E0C" w14:paraId="329759FD"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88CE24F" w14:textId="77777777" w:rsidR="00967E0C" w:rsidRDefault="00072441">
            <w:r>
              <w:t>Título</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FD2BC86" w14:textId="77777777" w:rsidR="00967E0C" w:rsidRDefault="00072441">
            <w:pPr>
              <w:rPr>
                <w:shd w:val="clear" w:color="auto" w:fill="FCE5CD"/>
              </w:rPr>
            </w:pPr>
            <w:r>
              <w:rPr>
                <w:shd w:val="clear" w:color="auto" w:fill="FCE5CD"/>
              </w:rPr>
              <w:br/>
            </w:r>
            <w:r>
              <w:t>APLICACIÓN WEB PARA EL REGISTRO DE ACTIVIDADES Y PRODUCTOS DE CONFORMIDAD CON EL FORMATO R-DC- 54 DE LAS UNIDADES TECNOLÓGICAS DE SANTANDER</w:t>
            </w:r>
            <w:r>
              <w:rPr>
                <w:shd w:val="clear" w:color="auto" w:fill="FCE5CD"/>
              </w:rPr>
              <w:br/>
            </w:r>
          </w:p>
        </w:tc>
      </w:tr>
      <w:tr w:rsidR="00967E0C" w14:paraId="03C8FC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3641BAB" w14:textId="77777777" w:rsidR="00967E0C" w:rsidRDefault="00072441">
            <w:pPr>
              <w:jc w:val="left"/>
              <w:rPr>
                <w:color w:val="A6A6A6"/>
              </w:rPr>
            </w:pPr>
            <w:r>
              <w:t xml:space="preserve">Nombre: Sandy </w:t>
            </w:r>
            <w:proofErr w:type="spellStart"/>
            <w:r>
              <w:t>Pauline</w:t>
            </w:r>
            <w:proofErr w:type="spellEnd"/>
            <w:r>
              <w:t xml:space="preserve"> Cala Sanguino</w:t>
            </w:r>
          </w:p>
        </w:tc>
        <w:tc>
          <w:tcPr>
            <w:tcW w:w="2517" w:type="dxa"/>
            <w:tcBorders>
              <w:top w:val="single" w:sz="4" w:space="0" w:color="000000"/>
              <w:left w:val="single" w:sz="4" w:space="0" w:color="000000"/>
              <w:bottom w:val="single" w:sz="4" w:space="0" w:color="000000"/>
              <w:right w:val="single" w:sz="4" w:space="0" w:color="000000"/>
            </w:tcBorders>
            <w:vAlign w:val="center"/>
          </w:tcPr>
          <w:p w14:paraId="62866A60" w14:textId="77777777" w:rsidR="00967E0C" w:rsidRDefault="00072441">
            <w:r>
              <w:t>Código:1098773314</w:t>
            </w:r>
          </w:p>
        </w:tc>
        <w:tc>
          <w:tcPr>
            <w:tcW w:w="2595" w:type="dxa"/>
            <w:tcBorders>
              <w:top w:val="single" w:sz="4" w:space="0" w:color="000000"/>
              <w:left w:val="single" w:sz="4" w:space="0" w:color="000000"/>
              <w:bottom w:val="single" w:sz="4" w:space="0" w:color="000000"/>
              <w:right w:val="single" w:sz="4" w:space="0" w:color="000000"/>
            </w:tcBorders>
            <w:vAlign w:val="center"/>
          </w:tcPr>
          <w:p w14:paraId="59ABDD6F" w14:textId="77777777" w:rsidR="00967E0C" w:rsidRDefault="00072441">
            <w:pPr>
              <w:jc w:val="left"/>
            </w:pPr>
            <w:r>
              <w:t>Email: sandypau206@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315ACF21" w14:textId="77777777" w:rsidR="00967E0C" w:rsidRDefault="00072441">
            <w:r>
              <w:t>Tel: 3166221705</w:t>
            </w:r>
          </w:p>
        </w:tc>
      </w:tr>
      <w:tr w:rsidR="00967E0C" w14:paraId="167C3DE5"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094604F" w14:textId="77777777" w:rsidR="00967E0C" w:rsidRDefault="00072441">
            <w:pPr>
              <w:jc w:val="left"/>
              <w:rPr>
                <w:color w:val="A6A6A6"/>
              </w:rPr>
            </w:pPr>
            <w:r>
              <w:t>Nombre: Elkin Giovanny Murillo Quintana</w:t>
            </w:r>
          </w:p>
        </w:tc>
        <w:tc>
          <w:tcPr>
            <w:tcW w:w="2517" w:type="dxa"/>
            <w:tcBorders>
              <w:top w:val="single" w:sz="4" w:space="0" w:color="000000"/>
              <w:left w:val="single" w:sz="4" w:space="0" w:color="000000"/>
              <w:bottom w:val="single" w:sz="4" w:space="0" w:color="000000"/>
              <w:right w:val="single" w:sz="4" w:space="0" w:color="000000"/>
            </w:tcBorders>
            <w:vAlign w:val="center"/>
          </w:tcPr>
          <w:p w14:paraId="673F9063" w14:textId="77777777" w:rsidR="00967E0C" w:rsidRDefault="00072441">
            <w:pPr>
              <w:jc w:val="left"/>
            </w:pPr>
            <w:r>
              <w:t>Código: 1098662091</w:t>
            </w:r>
          </w:p>
        </w:tc>
        <w:tc>
          <w:tcPr>
            <w:tcW w:w="2595" w:type="dxa"/>
            <w:tcBorders>
              <w:top w:val="single" w:sz="4" w:space="0" w:color="000000"/>
              <w:left w:val="single" w:sz="4" w:space="0" w:color="000000"/>
              <w:bottom w:val="single" w:sz="4" w:space="0" w:color="000000"/>
              <w:right w:val="single" w:sz="4" w:space="0" w:color="000000"/>
            </w:tcBorders>
            <w:vAlign w:val="center"/>
          </w:tcPr>
          <w:p w14:paraId="0C931011" w14:textId="77777777" w:rsidR="00967E0C" w:rsidRDefault="00072441">
            <w:pPr>
              <w:rPr>
                <w:color w:val="A6A6A6"/>
              </w:rPr>
            </w:pPr>
            <w:r>
              <w:t>Email: andy645jh@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00DC1773" w14:textId="77777777" w:rsidR="00967E0C" w:rsidRDefault="00072441">
            <w:pPr>
              <w:jc w:val="left"/>
            </w:pPr>
            <w:r>
              <w:t>Tel: 3187884028</w:t>
            </w:r>
          </w:p>
        </w:tc>
      </w:tr>
      <w:tr w:rsidR="00967E0C" w14:paraId="01BA018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75F26A0" w14:textId="77777777" w:rsidR="00967E0C" w:rsidRDefault="00072441">
            <w:r>
              <w:t xml:space="preserve">Nombre del grupo de investig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859A273" w14:textId="77777777" w:rsidR="00967E0C" w:rsidRDefault="00072441">
            <w:r>
              <w:t>GRIIS</w:t>
            </w:r>
          </w:p>
        </w:tc>
      </w:tr>
      <w:tr w:rsidR="00967E0C" w14:paraId="1D7B512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7D95329" w14:textId="77777777" w:rsidR="00967E0C" w:rsidRDefault="00072441">
            <w:pPr>
              <w:jc w:val="left"/>
            </w:pPr>
            <w:r>
              <w:t>Línea de Investigación</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75831CD" w14:textId="77777777" w:rsidR="00967E0C" w:rsidRDefault="00072441">
            <w:r>
              <w:t>Desarrollo de Software Orientado a la Web.</w:t>
            </w:r>
          </w:p>
        </w:tc>
      </w:tr>
      <w:tr w:rsidR="00967E0C" w14:paraId="02A74E46"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1EE50A2E" w14:textId="77777777" w:rsidR="00967E0C" w:rsidRDefault="00072441">
            <w:r>
              <w:t xml:space="preserve">Director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3C4455A" w14:textId="77777777" w:rsidR="00967E0C" w:rsidRDefault="00072441">
            <w:r>
              <w:t xml:space="preserve">Jaime </w:t>
            </w:r>
            <w:proofErr w:type="spellStart"/>
            <w:r>
              <w:t>Yesith</w:t>
            </w:r>
            <w:proofErr w:type="spellEnd"/>
            <w:r>
              <w:t xml:space="preserve"> Valencia Galván</w:t>
            </w:r>
          </w:p>
          <w:p w14:paraId="2BA561D7" w14:textId="77777777" w:rsidR="00967E0C" w:rsidRDefault="00967E0C">
            <w:pPr>
              <w:rPr>
                <w:color w:val="A6A6A6"/>
                <w:shd w:val="clear" w:color="auto" w:fill="FCE5CD"/>
              </w:rPr>
            </w:pPr>
          </w:p>
        </w:tc>
      </w:tr>
      <w:tr w:rsidR="00967E0C" w14:paraId="64E61B8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7728CBF" w14:textId="77777777" w:rsidR="00967E0C" w:rsidRDefault="00072441">
            <w:r>
              <w:lastRenderedPageBreak/>
              <w:t xml:space="preserve">Lugar de ejecu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308E79DF" w14:textId="77777777" w:rsidR="00967E0C" w:rsidRDefault="00072441">
            <w:r>
              <w:t>Bucaramanga, Santander</w:t>
            </w:r>
          </w:p>
        </w:tc>
      </w:tr>
      <w:tr w:rsidR="00967E0C" w14:paraId="5AD1CA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ABA063E" w14:textId="77777777" w:rsidR="00967E0C" w:rsidRDefault="00072441">
            <w:r>
              <w:t xml:space="preserve">Dur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D8E6551" w14:textId="77777777" w:rsidR="00967E0C" w:rsidRDefault="00072441">
            <w:r>
              <w:t xml:space="preserve">5 meses </w:t>
            </w:r>
          </w:p>
        </w:tc>
      </w:tr>
      <w:tr w:rsidR="00967E0C" w14:paraId="120439E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D5B874E" w14:textId="77777777" w:rsidR="00967E0C" w:rsidRDefault="00072441">
            <w:r>
              <w:t xml:space="preserve">Modalidad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B62A295" w14:textId="77777777" w:rsidR="00967E0C" w:rsidRDefault="00072441">
            <w:r>
              <w:t>Desarrollo Tecnológico - Proyecto de Investigación</w:t>
            </w:r>
          </w:p>
        </w:tc>
      </w:tr>
      <w:tr w:rsidR="00967E0C" w14:paraId="0AB2346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72CF0B6" w14:textId="77777777" w:rsidR="00967E0C" w:rsidRDefault="00072441">
            <w:r>
              <w:t xml:space="preserve">Costo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221B41A6" w14:textId="77777777" w:rsidR="00967E0C" w:rsidRDefault="00072441">
            <w:r>
              <w:t>Seis millones ochocientos setenta mil pesos  ($6’870.000).</w:t>
            </w:r>
          </w:p>
        </w:tc>
      </w:tr>
      <w:tr w:rsidR="00967E0C" w14:paraId="74EB795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190341E" w14:textId="77777777" w:rsidR="00967E0C" w:rsidRDefault="00072441">
            <w:r>
              <w:t>Palabras claves</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42C5CA8" w14:textId="64D50AA8" w:rsidR="00967E0C" w:rsidRDefault="00E96BD9" w:rsidP="00E96BD9">
            <w:r>
              <w:t>Formato RDC-54</w:t>
            </w:r>
            <w:r w:rsidR="00072441">
              <w:t>, Actividades</w:t>
            </w:r>
            <w:r>
              <w:t xml:space="preserve"> Misionales</w:t>
            </w:r>
            <w:r w:rsidR="00072441">
              <w:t xml:space="preserve">, </w:t>
            </w:r>
            <w:r>
              <w:t>Plan de Trabajo</w:t>
            </w:r>
            <w:r w:rsidR="00072441">
              <w:t xml:space="preserve">, </w:t>
            </w:r>
            <w:r>
              <w:t>Docente Tiempo Completo</w:t>
            </w:r>
            <w:r w:rsidR="00072441">
              <w:t xml:space="preserve">, </w:t>
            </w:r>
            <w:r>
              <w:t>Productos</w:t>
            </w:r>
            <w:r w:rsidR="00072441">
              <w:t>.</w:t>
            </w:r>
          </w:p>
        </w:tc>
      </w:tr>
      <w:tr w:rsidR="00967E0C" w14:paraId="1188F390"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9DB91" w14:textId="77777777" w:rsidR="00967E0C" w:rsidRDefault="00072441">
            <w:pPr>
              <w:rPr>
                <w:shd w:val="clear" w:color="auto" w:fill="FCE5CD"/>
              </w:rPr>
            </w:pPr>
            <w:r>
              <w:rPr>
                <w:b/>
              </w:rPr>
              <w:t>Observaciones generales:</w:t>
            </w:r>
          </w:p>
        </w:tc>
      </w:tr>
      <w:tr w:rsidR="00967E0C" w14:paraId="3D2D297E"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4DF4A365" w14:textId="77777777" w:rsidR="00967E0C" w:rsidRDefault="00967E0C">
            <w:pPr>
              <w:rPr>
                <w:shd w:val="clear" w:color="auto" w:fill="FCE5CD"/>
              </w:rPr>
            </w:pPr>
          </w:p>
        </w:tc>
      </w:tr>
      <w:tr w:rsidR="00967E0C" w14:paraId="019E45C3" w14:textId="77777777">
        <w:trPr>
          <w:trHeight w:val="32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D8B69" w14:textId="77777777" w:rsidR="00967E0C" w:rsidRDefault="00967E0C"/>
          <w:p w14:paraId="1EF9FD4F" w14:textId="77777777" w:rsidR="00967E0C" w:rsidRDefault="00072441">
            <w:pPr>
              <w:rPr>
                <w:color w:val="A6A6A6"/>
              </w:rPr>
            </w:pPr>
            <w:r>
              <w:t>______________________                                                ______________________</w:t>
            </w:r>
          </w:p>
          <w:p w14:paraId="77778215" w14:textId="77777777" w:rsidR="00967E0C" w:rsidRDefault="00072441">
            <w:pPr>
              <w:rPr>
                <w:color w:val="A6A6A6"/>
              </w:rPr>
            </w:pPr>
            <w:r>
              <w:rPr>
                <w:color w:val="A6A6A6"/>
              </w:rPr>
              <w:t>Nombre autor 1                                                                    Nombre autor 2</w:t>
            </w:r>
          </w:p>
          <w:p w14:paraId="3EC65D49" w14:textId="77777777" w:rsidR="00967E0C" w:rsidRDefault="00967E0C">
            <w:pPr>
              <w:jc w:val="left"/>
            </w:pPr>
          </w:p>
          <w:p w14:paraId="5AF58485" w14:textId="77777777" w:rsidR="00967E0C" w:rsidRDefault="00072441">
            <w:pPr>
              <w:jc w:val="left"/>
            </w:pPr>
            <w:r>
              <w:t>_________________________</w:t>
            </w:r>
          </w:p>
          <w:p w14:paraId="17E9DBB4" w14:textId="77777777" w:rsidR="00967E0C" w:rsidRDefault="00072441">
            <w:pPr>
              <w:jc w:val="left"/>
              <w:rPr>
                <w:color w:val="A6A6A6"/>
              </w:rPr>
            </w:pPr>
            <w:r>
              <w:rPr>
                <w:color w:val="A6A6A6"/>
              </w:rPr>
              <w:t>Nombre Director de la propuesta</w:t>
            </w:r>
          </w:p>
        </w:tc>
      </w:tr>
    </w:tbl>
    <w:p w14:paraId="2FE6F440" w14:textId="77777777" w:rsidR="00967E0C" w:rsidRDefault="00967E0C">
      <w:pPr>
        <w:jc w:val="left"/>
      </w:pPr>
      <w:bookmarkStart w:id="14" w:name="_1fob9te" w:colFirst="0" w:colLast="0"/>
      <w:bookmarkEnd w:id="14"/>
    </w:p>
    <w:p w14:paraId="4A350DBF" w14:textId="77777777" w:rsidR="00967E0C" w:rsidRDefault="00072441">
      <w:pPr>
        <w:spacing w:before="0" w:line="276" w:lineRule="auto"/>
        <w:jc w:val="left"/>
        <w:sectPr w:rsidR="00967E0C">
          <w:headerReference w:type="default" r:id="rId11"/>
          <w:footerReference w:type="default" r:id="rId12"/>
          <w:pgSz w:w="12240" w:h="15840"/>
          <w:pgMar w:top="2268" w:right="1134" w:bottom="1701" w:left="1701" w:header="0" w:footer="720" w:gutter="0"/>
          <w:pgNumType w:start="1"/>
          <w:cols w:space="720"/>
        </w:sectPr>
      </w:pPr>
      <w:r>
        <w:br w:type="page"/>
      </w:r>
    </w:p>
    <w:p w14:paraId="705D3D33" w14:textId="77777777" w:rsidR="00967E0C" w:rsidRDefault="00072441">
      <w:pPr>
        <w:pStyle w:val="Ttulo1"/>
        <w:ind w:left="0" w:firstLine="0"/>
        <w:contextualSpacing w:val="0"/>
      </w:pPr>
      <w:bookmarkStart w:id="15" w:name="_3z1plrv9ady3" w:colFirst="0" w:colLast="0"/>
      <w:bookmarkEnd w:id="15"/>
      <w:r>
        <w:lastRenderedPageBreak/>
        <w:t>2. RESUMEN EJECUTIVO</w:t>
      </w:r>
    </w:p>
    <w:p w14:paraId="4401C9C2" w14:textId="77777777" w:rsidR="00967E0C" w:rsidRDefault="00967E0C"/>
    <w:p w14:paraId="13A5F79D" w14:textId="19901390" w:rsidR="00967E0C" w:rsidRDefault="00072441">
      <w:pPr>
        <w:spacing w:after="200"/>
        <w:rPr>
          <w:highlight w:val="white"/>
        </w:rPr>
      </w:pPr>
      <w:r>
        <w:rPr>
          <w:highlight w:val="white"/>
        </w:rPr>
        <w:t>Los procesos internos de las Unidades Tecnológicas de Santander son considerados lentos, a pesar de t</w:t>
      </w:r>
      <w:commentRangeStart w:id="16"/>
      <w:r>
        <w:rPr>
          <w:highlight w:val="white"/>
        </w:rPr>
        <w:t>ener una buena imagen a nivel departamenta</w:t>
      </w:r>
      <w:commentRangeEnd w:id="16"/>
      <w:r>
        <w:commentReference w:id="16"/>
      </w:r>
      <w:r>
        <w:rPr>
          <w:highlight w:val="white"/>
        </w:rPr>
        <w:t xml:space="preserve">l por su calidad académica, para los </w:t>
      </w:r>
      <w:r w:rsidR="00E96BD9">
        <w:rPr>
          <w:highlight w:val="white"/>
        </w:rPr>
        <w:t>docentes</w:t>
      </w:r>
      <w:commentRangeStart w:id="17"/>
      <w:r>
        <w:rPr>
          <w:highlight w:val="white"/>
        </w:rPr>
        <w:t xml:space="preserve"> es notoria su falta de mejora en los servicios y organización de la informació</w:t>
      </w:r>
      <w:commentRangeEnd w:id="17"/>
      <w:r>
        <w:commentReference w:id="17"/>
      </w:r>
      <w:r>
        <w:rPr>
          <w:highlight w:val="white"/>
        </w:rPr>
        <w:t xml:space="preserve">n. </w:t>
      </w:r>
      <w:commentRangeStart w:id="18"/>
      <w:r>
        <w:rPr>
          <w:highlight w:val="white"/>
        </w:rPr>
        <w:t xml:space="preserve">Un </w:t>
      </w:r>
      <w:r w:rsidR="00E96BD9">
        <w:rPr>
          <w:highlight w:val="white"/>
        </w:rPr>
        <w:t>p</w:t>
      </w:r>
      <w:r>
        <w:rPr>
          <w:highlight w:val="white"/>
        </w:rPr>
        <w:t xml:space="preserve">roceso que realizan los docentes </w:t>
      </w:r>
      <w:r w:rsidR="00E96BD9">
        <w:rPr>
          <w:highlight w:val="white"/>
        </w:rPr>
        <w:t>es el crear</w:t>
      </w:r>
      <w:r>
        <w:rPr>
          <w:highlight w:val="white"/>
        </w:rPr>
        <w:t xml:space="preserve"> el plan de trabajo</w:t>
      </w:r>
      <w:commentRangeEnd w:id="18"/>
      <w:r>
        <w:commentReference w:id="18"/>
      </w:r>
      <w:r w:rsidR="00E96BD9">
        <w:rPr>
          <w:highlight w:val="white"/>
        </w:rPr>
        <w:t xml:space="preserve"> del periodo académico, el cual, es uno de los procesos que </w:t>
      </w:r>
      <w:r>
        <w:rPr>
          <w:highlight w:val="white"/>
        </w:rPr>
        <w:t xml:space="preserve">cuenta </w:t>
      </w:r>
      <w:r w:rsidR="00E96BD9">
        <w:rPr>
          <w:highlight w:val="white"/>
        </w:rPr>
        <w:t xml:space="preserve">mucha </w:t>
      </w:r>
      <w:r>
        <w:rPr>
          <w:highlight w:val="white"/>
        </w:rPr>
        <w:t xml:space="preserve">dificultad y </w:t>
      </w:r>
      <w:r w:rsidR="00E96BD9">
        <w:rPr>
          <w:highlight w:val="white"/>
        </w:rPr>
        <w:t>que requiere un largo tiempo para su desarrollo,</w:t>
      </w:r>
      <w:r>
        <w:rPr>
          <w:highlight w:val="white"/>
        </w:rPr>
        <w:t xml:space="preserve"> además de ser poco intuitivo e </w:t>
      </w:r>
      <w:r w:rsidR="00E96BD9">
        <w:rPr>
          <w:highlight w:val="white"/>
        </w:rPr>
        <w:t>inseguro, por esta razón,</w:t>
      </w:r>
      <w:r>
        <w:rPr>
          <w:highlight w:val="white"/>
        </w:rPr>
        <w:t xml:space="preserve"> consideramos necesario desarrollar un software que agilice, mejore y sea más óptimo para el docente a la hora de realizar cambios, evitando el gasto excesivo de tiempo y mejorando el servicio como tal. </w:t>
      </w:r>
    </w:p>
    <w:p w14:paraId="6118F73C" w14:textId="77777777" w:rsidR="00967E0C" w:rsidRDefault="00072441">
      <w:pPr>
        <w:spacing w:after="200"/>
        <w:rPr>
          <w:highlight w:val="white"/>
        </w:rPr>
      </w:pPr>
      <w:r>
        <w:rPr>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23BF8B37" w14:textId="77777777" w:rsidR="00967E0C" w:rsidRDefault="00072441">
      <w:pPr>
        <w:spacing w:after="200"/>
      </w:pPr>
      <w:r>
        <w:rPr>
          <w:highlight w:val="white"/>
        </w:rPr>
        <w:t>Por consiguiente, este proyecto tendrá como resultado un software que permita registrar el plan de trabajo de cada docente de acuerdo al formato RDC-54 de las Unidades Tecnológicas de Santander, el cual tiene conte</w:t>
      </w:r>
      <w:r>
        <w:t xml:space="preserve">mplado permitir a los coordinadores </w:t>
      </w:r>
      <w:r>
        <w:lastRenderedPageBreak/>
        <w:t>asignar las horas a los docentes controlando el porcentaje y totalidad de horas fijadas por cada coordinación, una vez realizado esto los docentes puede</w:t>
      </w:r>
      <w:r>
        <w:rPr>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064C93D4" w14:textId="77777777" w:rsidR="00967E0C" w:rsidRDefault="00967E0C">
      <w:pPr>
        <w:tabs>
          <w:tab w:val="left" w:pos="5869"/>
        </w:tabs>
      </w:pPr>
    </w:p>
    <w:p w14:paraId="42CFCD22" w14:textId="77777777" w:rsidR="00967E0C" w:rsidRDefault="00967E0C">
      <w:pPr>
        <w:tabs>
          <w:tab w:val="left" w:pos="5869"/>
        </w:tabs>
      </w:pPr>
    </w:p>
    <w:p w14:paraId="38FD7622" w14:textId="77777777" w:rsidR="00967E0C" w:rsidRDefault="00967E0C">
      <w:pPr>
        <w:tabs>
          <w:tab w:val="left" w:pos="5869"/>
        </w:tabs>
      </w:pPr>
    </w:p>
    <w:p w14:paraId="6EA9B597" w14:textId="77777777" w:rsidR="00967E0C" w:rsidRDefault="00967E0C">
      <w:pPr>
        <w:tabs>
          <w:tab w:val="left" w:pos="5869"/>
        </w:tabs>
      </w:pPr>
    </w:p>
    <w:p w14:paraId="7FA84761" w14:textId="77777777" w:rsidR="00967E0C" w:rsidRDefault="00967E0C">
      <w:pPr>
        <w:tabs>
          <w:tab w:val="left" w:pos="5869"/>
        </w:tabs>
      </w:pPr>
    </w:p>
    <w:p w14:paraId="2F3FA94F" w14:textId="77777777" w:rsidR="00B819B3" w:rsidRDefault="00B819B3">
      <w:pPr>
        <w:tabs>
          <w:tab w:val="left" w:pos="5869"/>
        </w:tabs>
      </w:pPr>
    </w:p>
    <w:p w14:paraId="384F0475" w14:textId="77777777" w:rsidR="00B819B3" w:rsidRDefault="00B819B3">
      <w:pPr>
        <w:tabs>
          <w:tab w:val="left" w:pos="5869"/>
        </w:tabs>
      </w:pPr>
    </w:p>
    <w:p w14:paraId="75C7593C" w14:textId="77777777" w:rsidR="00967E0C" w:rsidRDefault="00967E0C">
      <w:pPr>
        <w:tabs>
          <w:tab w:val="left" w:pos="5869"/>
        </w:tabs>
      </w:pPr>
    </w:p>
    <w:p w14:paraId="7BB73C84" w14:textId="77777777" w:rsidR="00967E0C" w:rsidRDefault="00967E0C">
      <w:pPr>
        <w:tabs>
          <w:tab w:val="left" w:pos="5869"/>
        </w:tabs>
      </w:pPr>
    </w:p>
    <w:p w14:paraId="3F999F8B" w14:textId="77777777" w:rsidR="00967E0C" w:rsidRDefault="00967E0C">
      <w:pPr>
        <w:tabs>
          <w:tab w:val="left" w:pos="5869"/>
        </w:tabs>
      </w:pPr>
    </w:p>
    <w:p w14:paraId="038A80A0" w14:textId="77777777" w:rsidR="00967E0C" w:rsidRDefault="00072441">
      <w:pPr>
        <w:pStyle w:val="Ttulo1"/>
        <w:ind w:left="0" w:firstLine="0"/>
        <w:contextualSpacing w:val="0"/>
        <w:jc w:val="left"/>
      </w:pPr>
      <w:bookmarkStart w:id="19" w:name="_5wd3zr9wgxy4" w:colFirst="0" w:colLast="0"/>
      <w:bookmarkEnd w:id="19"/>
      <w:r>
        <w:lastRenderedPageBreak/>
        <w:t>3. DESCRIPCIÓN DE LA PROPUESTA DE TRABAJO DE GRADO</w:t>
      </w:r>
    </w:p>
    <w:p w14:paraId="73752787" w14:textId="77777777" w:rsidR="00967E0C" w:rsidRDefault="00072441">
      <w:pPr>
        <w:pStyle w:val="Ttulo2"/>
        <w:contextualSpacing w:val="0"/>
        <w:jc w:val="left"/>
      </w:pPr>
      <w:bookmarkStart w:id="20" w:name="_7plyp2rb7hkw" w:colFirst="0" w:colLast="0"/>
      <w:bookmarkEnd w:id="20"/>
      <w:r>
        <w:t>3.1. PLANTEAMIENTO DE LA PROBLEMÁTICA</w:t>
      </w:r>
    </w:p>
    <w:p w14:paraId="707A6917" w14:textId="77777777" w:rsidR="00967E0C" w:rsidRDefault="00072441" w:rsidP="00E96BD9">
      <w:pPr>
        <w:keepNext/>
        <w:spacing w:before="240" w:after="240"/>
        <w:ind w:left="80" w:hanging="80"/>
      </w:pPr>
      <w:r>
        <w:t>En las Unidad</w:t>
      </w:r>
      <w:bookmarkStart w:id="21" w:name="_GoBack"/>
      <w:bookmarkEnd w:id="21"/>
      <w:r>
        <w:t xml:space="preserve">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22"/>
      <w:commentRangeStart w:id="23"/>
      <w:commentRangeStart w:id="24"/>
      <w:r>
        <w:t>hacerlo desde el principio</w:t>
      </w:r>
      <w:commentRangeEnd w:id="22"/>
      <w:r>
        <w:commentReference w:id="22"/>
      </w:r>
      <w:commentRangeEnd w:id="23"/>
      <w:r>
        <w:commentReference w:id="23"/>
      </w:r>
      <w:commentRangeEnd w:id="24"/>
      <w:r>
        <w:commentReference w:id="24"/>
      </w:r>
      <w: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231E8BB9" w14:textId="03FC2F37" w:rsidR="00967E0C" w:rsidRDefault="00DA23B3">
      <w:pPr>
        <w:keepNext/>
        <w:spacing w:before="240" w:after="240"/>
      </w:pPr>
      <w:r>
        <w:t>¿Es posible que una herramienta tecnológica mejore el proceso de realización del plan de trabajo del docente de las Unidades Tecnológicas de Santander?</w:t>
      </w:r>
    </w:p>
    <w:p w14:paraId="65E2EF21" w14:textId="77777777" w:rsidR="00967E0C" w:rsidRDefault="00072441">
      <w:pPr>
        <w:pStyle w:val="Ttulo2"/>
        <w:contextualSpacing w:val="0"/>
      </w:pPr>
      <w:bookmarkStart w:id="25" w:name="_cx2rh7e9sint" w:colFirst="0" w:colLast="0"/>
      <w:bookmarkEnd w:id="25"/>
      <w:r>
        <w:lastRenderedPageBreak/>
        <w:t xml:space="preserve">3.2. ÁRBOL </w:t>
      </w:r>
      <w:commentRangeStart w:id="26"/>
      <w:commentRangeStart w:id="27"/>
      <w:commentRangeStart w:id="28"/>
      <w:r>
        <w:t>DEL</w:t>
      </w:r>
      <w:commentRangeEnd w:id="26"/>
      <w:r>
        <w:commentReference w:id="26"/>
      </w:r>
      <w:commentRangeEnd w:id="27"/>
      <w:r>
        <w:commentReference w:id="27"/>
      </w:r>
      <w:commentRangeEnd w:id="28"/>
      <w:r>
        <w:commentReference w:id="28"/>
      </w:r>
      <w:r>
        <w:t xml:space="preserve"> PROBLEMA</w:t>
      </w:r>
    </w:p>
    <w:p w14:paraId="4DFCA44C" w14:textId="1CF7A438" w:rsidR="00967E0C" w:rsidRDefault="00967E0C"/>
    <w:p w14:paraId="7037D33E" w14:textId="4E0743D7" w:rsidR="00967E0C" w:rsidRDefault="00E96BD9">
      <w:r>
        <w:rPr>
          <w:noProof/>
        </w:rPr>
        <mc:AlternateContent>
          <mc:Choice Requires="wpg">
            <w:drawing>
              <wp:anchor distT="0" distB="0" distL="114300" distR="114300" simplePos="0" relativeHeight="251658240" behindDoc="0" locked="0" layoutInCell="1" hidden="0" allowOverlap="1" wp14:anchorId="28F48FB9" wp14:editId="55F1B0D0">
                <wp:simplePos x="0" y="0"/>
                <wp:positionH relativeFrom="margin">
                  <wp:posOffset>-499110</wp:posOffset>
                </wp:positionH>
                <wp:positionV relativeFrom="paragraph">
                  <wp:posOffset>64135</wp:posOffset>
                </wp:positionV>
                <wp:extent cx="6407992" cy="3400425"/>
                <wp:effectExtent l="0" t="0" r="12065" b="28575"/>
                <wp:wrapNone/>
                <wp:docPr id="4" name="Grupo 4"/>
                <wp:cNvGraphicFramePr/>
                <a:graphic xmlns:a="http://schemas.openxmlformats.org/drawingml/2006/main">
                  <a:graphicData uri="http://schemas.microsoft.com/office/word/2010/wordprocessingGroup">
                    <wpg:wgp>
                      <wpg:cNvGrpSpPr/>
                      <wpg:grpSpPr>
                        <a:xfrm>
                          <a:off x="0" y="0"/>
                          <a:ext cx="6407992" cy="3400425"/>
                          <a:chOff x="659760" y="1740063"/>
                          <a:chExt cx="9224563" cy="4001311"/>
                        </a:xfrm>
                      </wpg:grpSpPr>
                      <wpg:grpSp>
                        <wpg:cNvPr id="1" name="Grupo 1"/>
                        <wpg:cNvGrpSpPr/>
                        <wpg:grpSpPr>
                          <a:xfrm>
                            <a:off x="659760" y="1740063"/>
                            <a:ext cx="9224563" cy="4001311"/>
                            <a:chOff x="-151469" y="-38100"/>
                            <a:chExt cx="9466918" cy="3962479"/>
                          </a:xfrm>
                        </wpg:grpSpPr>
                        <wpg:grpSp>
                          <wpg:cNvPr id="6" name="Grupo 6"/>
                          <wpg:cNvGrpSpPr/>
                          <wpg:grpSpPr>
                            <a:xfrm>
                              <a:off x="-151469" y="633354"/>
                              <a:ext cx="9355185" cy="3291025"/>
                              <a:chOff x="-154544" y="77596"/>
                              <a:chExt cx="9545132" cy="3577591"/>
                            </a:xfrm>
                          </wpg:grpSpPr>
                          <wpg:grpSp>
                            <wpg:cNvPr id="7" name="Grupo 7"/>
                            <wpg:cNvGrpSpPr/>
                            <wpg:grpSpPr>
                              <a:xfrm>
                                <a:off x="-154544" y="300878"/>
                                <a:ext cx="1446598" cy="2907872"/>
                                <a:chOff x="-154545" y="300878"/>
                                <a:chExt cx="1446598" cy="2907872"/>
                              </a:xfrm>
                            </wpg:grpSpPr>
                            <wps:wsp>
                              <wps:cNvPr id="8" name="Rectángulo: esquinas redondeadas 8"/>
                              <wps:cNvSpPr/>
                              <wps:spPr>
                                <a:xfrm>
                                  <a:off x="-100517" y="1559167"/>
                                  <a:ext cx="1392570" cy="587788"/>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A6C133B" w14:textId="77777777" w:rsidR="00B1454C" w:rsidRDefault="00B1454C">
                                    <w:pPr>
                                      <w:spacing w:before="0" w:line="240" w:lineRule="auto"/>
                                      <w:jc w:val="center"/>
                                      <w:textDirection w:val="btLr"/>
                                    </w:pPr>
                                    <w:r>
                                      <w:rPr>
                                        <w:b/>
                                        <w:sz w:val="22"/>
                                      </w:rPr>
                                      <w:t>Problema</w:t>
                                    </w:r>
                                  </w:p>
                                  <w:p w14:paraId="4F2AAD7A" w14:textId="77777777" w:rsidR="00B1454C" w:rsidRDefault="00B1454C">
                                    <w:pPr>
                                      <w:spacing w:before="0" w:line="240" w:lineRule="auto"/>
                                      <w:jc w:val="center"/>
                                      <w:textDirection w:val="btLr"/>
                                    </w:pPr>
                                    <w:r>
                                      <w:rPr>
                                        <w:b/>
                                        <w:sz w:val="22"/>
                                      </w:rPr>
                                      <w:t>Central</w:t>
                                    </w:r>
                                  </w:p>
                                  <w:p w14:paraId="334E0281" w14:textId="77777777" w:rsidR="00B1454C" w:rsidRDefault="00B1454C">
                                    <w:pPr>
                                      <w:spacing w:before="0" w:line="240" w:lineRule="auto"/>
                                      <w:textDirection w:val="btLr"/>
                                    </w:pPr>
                                  </w:p>
                                </w:txbxContent>
                              </wps:txbx>
                              <wps:bodyPr lIns="91425" tIns="45700" rIns="91425" bIns="45700" anchor="t" anchorCtr="0"/>
                            </wps:wsp>
                            <wps:wsp>
                              <wps:cNvPr id="9" name="Rectángulo: esquinas redondeadas 9"/>
                              <wps:cNvSpPr/>
                              <wps:spPr>
                                <a:xfrm>
                                  <a:off x="-154545" y="300878"/>
                                  <a:ext cx="1191470" cy="410239"/>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3E3E4C55" w14:textId="77777777" w:rsidR="00B1454C" w:rsidRDefault="00B1454C">
                                    <w:pPr>
                                      <w:spacing w:before="0" w:line="240" w:lineRule="auto"/>
                                      <w:jc w:val="center"/>
                                      <w:textDirection w:val="btLr"/>
                                    </w:pPr>
                                    <w:r>
                                      <w:rPr>
                                        <w:b/>
                                        <w:sz w:val="22"/>
                                      </w:rPr>
                                      <w:t>Efectos</w:t>
                                    </w:r>
                                  </w:p>
                                  <w:p w14:paraId="770332DD" w14:textId="77777777" w:rsidR="00B1454C" w:rsidRDefault="00B1454C">
                                    <w:pPr>
                                      <w:spacing w:before="0" w:line="240" w:lineRule="auto"/>
                                      <w:textDirection w:val="btLr"/>
                                    </w:pPr>
                                  </w:p>
                                </w:txbxContent>
                              </wps:txbx>
                              <wps:bodyPr lIns="91425" tIns="45700" rIns="91425" bIns="45700" anchor="t" anchorCtr="0"/>
                            </wps:wsp>
                            <wps:wsp>
                              <wps:cNvPr id="10" name="Rectángulo: esquinas redondeadas 10"/>
                              <wps:cNvSpPr/>
                              <wps:spPr>
                                <a:xfrm>
                                  <a:off x="-154545" y="2870906"/>
                                  <a:ext cx="1134248" cy="337844"/>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1D1D999A" w14:textId="77777777" w:rsidR="00B1454C" w:rsidRDefault="00B1454C">
                                    <w:pPr>
                                      <w:spacing w:before="0" w:line="240" w:lineRule="auto"/>
                                      <w:jc w:val="center"/>
                                      <w:textDirection w:val="btLr"/>
                                    </w:pPr>
                                    <w:r>
                                      <w:rPr>
                                        <w:b/>
                                        <w:sz w:val="22"/>
                                      </w:rPr>
                                      <w:t xml:space="preserve">Causas </w:t>
                                    </w:r>
                                  </w:p>
                                  <w:p w14:paraId="139A6DCF" w14:textId="77777777" w:rsidR="00B1454C" w:rsidRDefault="00B1454C">
                                    <w:pPr>
                                      <w:spacing w:before="0" w:line="240" w:lineRule="auto"/>
                                      <w:textDirection w:val="btLr"/>
                                    </w:pPr>
                                  </w:p>
                                </w:txbxContent>
                              </wps:txbx>
                              <wps:bodyPr lIns="91425" tIns="45700" rIns="91425" bIns="45700" anchor="t" anchorCtr="0"/>
                            </wps:wsp>
                          </wpg:grpSp>
                          <wpg:grpSp>
                            <wpg:cNvPr id="11" name="Grupo 11"/>
                            <wpg:cNvGrpSpPr/>
                            <wpg:grpSpPr>
                              <a:xfrm>
                                <a:off x="1036845" y="77596"/>
                                <a:ext cx="8353743" cy="3577591"/>
                                <a:chOff x="-1172954" y="-236728"/>
                                <a:chExt cx="8353743" cy="3577591"/>
                              </a:xfrm>
                            </wpg:grpSpPr>
                            <wps:wsp>
                              <wps:cNvPr id="12" name="Diagrama de flujo: proceso 12"/>
                              <wps:cNvSpPr/>
                              <wps:spPr>
                                <a:xfrm>
                                  <a:off x="1766889" y="-196500"/>
                                  <a:ext cx="2744904" cy="795513"/>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0A6D04E" w14:textId="5C3C5663" w:rsidR="00B1454C" w:rsidRDefault="00B1454C">
                                    <w:pPr>
                                      <w:spacing w:before="0" w:line="240" w:lineRule="auto"/>
                                      <w:jc w:val="left"/>
                                      <w:textDirection w:val="btLr"/>
                                    </w:pPr>
                                    <w:r>
                                      <w:rPr>
                                        <w:b/>
                                        <w:sz w:val="18"/>
                                      </w:rPr>
                                      <w:t>Efecto 2: PUEDE PROVOCAR ERRORES EN EL PROCESO.</w:t>
                                    </w:r>
                                  </w:p>
                                  <w:p w14:paraId="0A9218C1" w14:textId="77777777" w:rsidR="00B1454C" w:rsidRDefault="00B1454C">
                                    <w:pPr>
                                      <w:spacing w:before="0" w:line="240" w:lineRule="auto"/>
                                      <w:textDirection w:val="btLr"/>
                                    </w:pPr>
                                  </w:p>
                                  <w:p w14:paraId="21CC647B" w14:textId="77777777" w:rsidR="00B1454C" w:rsidRDefault="00B1454C">
                                    <w:pPr>
                                      <w:spacing w:before="0" w:line="240" w:lineRule="auto"/>
                                      <w:textDirection w:val="btLr"/>
                                    </w:pPr>
                                  </w:p>
                                  <w:p w14:paraId="39377749" w14:textId="77777777" w:rsidR="00B1454C" w:rsidRDefault="00B1454C">
                                    <w:pPr>
                                      <w:spacing w:before="0" w:line="240" w:lineRule="auto"/>
                                      <w:textDirection w:val="btLr"/>
                                    </w:pPr>
                                  </w:p>
                                </w:txbxContent>
                              </wps:txbx>
                              <wps:bodyPr lIns="91425" tIns="45700" rIns="91425" bIns="45700" anchor="t" anchorCtr="0"/>
                            </wps:wsp>
                            <wps:wsp>
                              <wps:cNvPr id="13" name="Diagrama de flujo: proceso 13"/>
                              <wps:cNvSpPr/>
                              <wps:spPr>
                                <a:xfrm>
                                  <a:off x="4713405" y="-236728"/>
                                  <a:ext cx="2465940" cy="835460"/>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2053CC6D" w14:textId="084631B7" w:rsidR="00B1454C" w:rsidRDefault="00B1454C">
                                    <w:pPr>
                                      <w:spacing w:before="0" w:line="240" w:lineRule="auto"/>
                                      <w:jc w:val="left"/>
                                      <w:textDirection w:val="btLr"/>
                                    </w:pPr>
                                    <w:r>
                                      <w:rPr>
                                        <w:b/>
                                        <w:sz w:val="18"/>
                                      </w:rPr>
                                      <w:t>Efecto 3: REQUIERE DE MUCHO TIEMPO Y REPETICION DEL PROCESO.</w:t>
                                    </w:r>
                                  </w:p>
                                  <w:p w14:paraId="49D64571" w14:textId="77777777" w:rsidR="00B1454C" w:rsidRDefault="00B1454C">
                                    <w:pPr>
                                      <w:spacing w:before="0" w:line="240" w:lineRule="auto"/>
                                      <w:textDirection w:val="btLr"/>
                                    </w:pPr>
                                  </w:p>
                                  <w:p w14:paraId="3C32E3B5" w14:textId="77777777" w:rsidR="00B1454C" w:rsidRDefault="00B1454C">
                                    <w:pPr>
                                      <w:spacing w:before="0" w:line="240" w:lineRule="auto"/>
                                      <w:textDirection w:val="btLr"/>
                                    </w:pPr>
                                  </w:p>
                                  <w:p w14:paraId="07566090" w14:textId="77777777" w:rsidR="00B1454C" w:rsidRDefault="00B1454C">
                                    <w:pPr>
                                      <w:spacing w:before="0" w:line="240" w:lineRule="auto"/>
                                      <w:textDirection w:val="btLr"/>
                                    </w:pPr>
                                  </w:p>
                                </w:txbxContent>
                              </wps:txbx>
                              <wps:bodyPr lIns="91425" tIns="45700" rIns="91425" bIns="45700" anchor="t" anchorCtr="0"/>
                            </wps:wsp>
                            <wps:wsp>
                              <wps:cNvPr id="14" name="Diagrama de flujo: proceso 14"/>
                              <wps:cNvSpPr/>
                              <wps:spPr>
                                <a:xfrm>
                                  <a:off x="-836880" y="1203608"/>
                                  <a:ext cx="8017669" cy="709295"/>
                                </a:xfrm>
                                <a:prstGeom prst="flowChartProcess">
                                  <a:avLst/>
                                </a:prstGeom>
                                <a:gradFill>
                                  <a:gsLst>
                                    <a:gs pos="0">
                                      <a:srgbClr val="2C5D98"/>
                                    </a:gs>
                                    <a:gs pos="80000">
                                      <a:srgbClr val="3C7BC7"/>
                                    </a:gs>
                                    <a:gs pos="100000">
                                      <a:srgbClr val="3A7CCB"/>
                                    </a:gs>
                                  </a:gsLst>
                                  <a:lin ang="16200038" scaled="0"/>
                                </a:gradFill>
                                <a:ln w="25400" cap="flat" cmpd="sng">
                                  <a:solidFill>
                                    <a:srgbClr val="385D8A"/>
                                  </a:solidFill>
                                  <a:prstDash val="solid"/>
                                  <a:miter/>
                                  <a:headEnd type="none" w="med" len="med"/>
                                  <a:tailEnd type="none" w="med" len="med"/>
                                </a:ln>
                              </wps:spPr>
                              <wps:txbx>
                                <w:txbxContent>
                                  <w:p w14:paraId="345EA79E" w14:textId="77777777" w:rsidR="00B1454C" w:rsidRDefault="00B1454C">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B1454C" w:rsidRDefault="00B1454C">
                                    <w:pPr>
                                      <w:spacing w:before="0" w:line="240" w:lineRule="auto"/>
                                      <w:textDirection w:val="btLr"/>
                                    </w:pPr>
                                  </w:p>
                                </w:txbxContent>
                              </wps:txbx>
                              <wps:bodyPr lIns="91425" tIns="45700" rIns="91425" bIns="45700" anchor="t" anchorCtr="0"/>
                            </wps:wsp>
                            <wps:wsp>
                              <wps:cNvPr id="15" name="Diagrama de flujo: proceso 15"/>
                              <wps:cNvSpPr/>
                              <wps:spPr>
                                <a:xfrm>
                                  <a:off x="-1118637" y="-236728"/>
                                  <a:ext cx="2735111" cy="836024"/>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CE5E3BF" w14:textId="2F93D863" w:rsidR="00B1454C" w:rsidRDefault="00B1454C">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B1454C" w:rsidRDefault="00B1454C">
                                    <w:pPr>
                                      <w:spacing w:before="0" w:line="240" w:lineRule="auto"/>
                                      <w:textDirection w:val="btLr"/>
                                    </w:pPr>
                                  </w:p>
                                  <w:p w14:paraId="05ABC456" w14:textId="77777777" w:rsidR="00B1454C" w:rsidRDefault="00B1454C">
                                    <w:pPr>
                                      <w:spacing w:before="0" w:line="240" w:lineRule="auto"/>
                                      <w:textDirection w:val="btLr"/>
                                    </w:pPr>
                                  </w:p>
                                </w:txbxContent>
                              </wps:txbx>
                              <wps:bodyPr lIns="91425" tIns="45700" rIns="91425" bIns="45700" anchor="t" anchorCtr="0"/>
                            </wps:wsp>
                            <wps:wsp>
                              <wps:cNvPr id="17" name="Diagrama de flujo: proceso 17"/>
                              <wps:cNvSpPr/>
                              <wps:spPr>
                                <a:xfrm>
                                  <a:off x="-1172954" y="2357570"/>
                                  <a:ext cx="2666857" cy="983293"/>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1687EAA0" w14:textId="11EAC239" w:rsidR="00B1454C" w:rsidRDefault="00B1454C">
                                    <w:pPr>
                                      <w:spacing w:before="0" w:line="240" w:lineRule="auto"/>
                                      <w:jc w:val="left"/>
                                      <w:textDirection w:val="btLr"/>
                                    </w:pPr>
                                    <w:r>
                                      <w:rPr>
                                        <w:b/>
                                        <w:sz w:val="18"/>
                                      </w:rPr>
                                      <w:t>Causa 1: FALTA UNA HERRAMIENTA ADECUADA PARA LA GESTIÓN DEL PLAN DE TRABAJO DE LOS DOCENTES (RDC-54).</w:t>
                                    </w:r>
                                  </w:p>
                                  <w:p w14:paraId="7740B465" w14:textId="77777777" w:rsidR="00B1454C" w:rsidRDefault="00B1454C">
                                    <w:pPr>
                                      <w:spacing w:before="0" w:line="240" w:lineRule="auto"/>
                                      <w:textDirection w:val="btLr"/>
                                    </w:pPr>
                                  </w:p>
                                  <w:p w14:paraId="08557058" w14:textId="77777777" w:rsidR="00B1454C" w:rsidRDefault="00B1454C">
                                    <w:pPr>
                                      <w:spacing w:before="0" w:line="240" w:lineRule="auto"/>
                                      <w:textDirection w:val="btLr"/>
                                    </w:pPr>
                                  </w:p>
                                </w:txbxContent>
                              </wps:txbx>
                              <wps:bodyPr lIns="91425" tIns="45700" rIns="91425" bIns="45700" anchor="t" anchorCtr="0"/>
                            </wps:wsp>
                            <wps:wsp>
                              <wps:cNvPr id="18" name="Diagrama de flujo: proceso 18"/>
                              <wps:cNvSpPr/>
                              <wps:spPr>
                                <a:xfrm>
                                  <a:off x="4513333" y="2377682"/>
                                  <a:ext cx="2666858" cy="516744"/>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7AA8C653" w14:textId="07EDE013" w:rsidR="00B1454C" w:rsidRDefault="00B1454C">
                                    <w:pPr>
                                      <w:spacing w:before="0" w:line="240" w:lineRule="auto"/>
                                      <w:jc w:val="left"/>
                                      <w:textDirection w:val="btLr"/>
                                    </w:pPr>
                                    <w:r>
                                      <w:rPr>
                                        <w:b/>
                                        <w:sz w:val="18"/>
                                      </w:rPr>
                                      <w:t>Causa 3: ES UN PROCESO LENTO Y POCO INTUITIVO.</w:t>
                                    </w:r>
                                  </w:p>
                                  <w:p w14:paraId="37CD4CD2" w14:textId="77777777" w:rsidR="00B1454C" w:rsidRDefault="00B1454C">
                                    <w:pPr>
                                      <w:spacing w:before="0" w:line="240" w:lineRule="auto"/>
                                      <w:textDirection w:val="btLr"/>
                                    </w:pPr>
                                  </w:p>
                                  <w:p w14:paraId="5A08F911" w14:textId="77777777" w:rsidR="00B1454C" w:rsidRDefault="00B1454C">
                                    <w:pPr>
                                      <w:spacing w:before="0" w:line="240" w:lineRule="auto"/>
                                      <w:textDirection w:val="btLr"/>
                                    </w:pPr>
                                  </w:p>
                                </w:txbxContent>
                              </wps:txbx>
                              <wps:bodyPr lIns="91425" tIns="45700" rIns="91425" bIns="45700" anchor="t" anchorCtr="0"/>
                            </wps:wsp>
                            <wps:wsp>
                              <wps:cNvPr id="19" name="Diagrama de flujo: proceso 19"/>
                              <wps:cNvSpPr/>
                              <wps:spPr>
                                <a:xfrm>
                                  <a:off x="1617152" y="2378285"/>
                                  <a:ext cx="2770916" cy="878116"/>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526D45D2" w14:textId="563997DC" w:rsidR="00B1454C" w:rsidRDefault="00B1454C">
                                    <w:pPr>
                                      <w:spacing w:before="0" w:line="240" w:lineRule="auto"/>
                                      <w:jc w:val="left"/>
                                      <w:textDirection w:val="btLr"/>
                                    </w:pPr>
                                    <w:r>
                                      <w:rPr>
                                        <w:b/>
                                        <w:sz w:val="18"/>
                                      </w:rPr>
                                      <w:t>Causa 2: DIFICULTAD PARA EL DILIGENCIAMIENTO DE LA INFORMACIÓN DEL PLAN DE TRABAJO DEL DOCENTE.</w:t>
                                    </w:r>
                                  </w:p>
                                  <w:p w14:paraId="451C67D9" w14:textId="77777777" w:rsidR="00B1454C" w:rsidRDefault="00B1454C">
                                    <w:pPr>
                                      <w:spacing w:before="0" w:line="240" w:lineRule="auto"/>
                                      <w:textDirection w:val="btLr"/>
                                    </w:pPr>
                                  </w:p>
                                  <w:p w14:paraId="6DC8D283" w14:textId="77777777" w:rsidR="00B1454C" w:rsidRDefault="00B1454C">
                                    <w:pPr>
                                      <w:spacing w:before="0" w:line="240" w:lineRule="auto"/>
                                      <w:textDirection w:val="btLr"/>
                                    </w:pPr>
                                  </w:p>
                                </w:txbxContent>
                              </wps:txbx>
                              <wps:bodyPr lIns="91425" tIns="45700" rIns="91425" bIns="45700" anchor="t" anchorCtr="0"/>
                            </wps:wsp>
                          </wpg:grpSp>
                        </wpg:grpSp>
                        <wps:wsp>
                          <wps:cNvPr id="20" name="Diagrama de flujo: proceso alternativo 20"/>
                          <wps:cNvSpPr/>
                          <wps:spPr>
                            <a:xfrm>
                              <a:off x="247650" y="-38100"/>
                              <a:ext cx="9067799" cy="569281"/>
                            </a:xfrm>
                            <a:prstGeom prst="flowChartAlternateProcess">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D27B004" w14:textId="77777777" w:rsidR="00B1454C" w:rsidRDefault="00B1454C">
                                <w:pPr>
                                  <w:spacing w:before="0" w:line="240" w:lineRule="auto"/>
                                  <w:jc w:val="center"/>
                                  <w:textDirection w:val="btLr"/>
                                </w:pPr>
                                <w:r>
                                  <w:rPr>
                                    <w:b/>
                                    <w:sz w:val="40"/>
                                  </w:rPr>
                                  <w:t xml:space="preserve">ÁRBOL DEL PROBLEMA </w:t>
                                </w:r>
                              </w:p>
                              <w:p w14:paraId="269883E3" w14:textId="77777777" w:rsidR="00B1454C" w:rsidRDefault="00B1454C">
                                <w:pPr>
                                  <w:spacing w:before="0" w:line="240" w:lineRule="auto"/>
                                  <w:textDirection w:val="btLr"/>
                                </w:pPr>
                              </w:p>
                            </w:txbxContent>
                          </wps:txbx>
                          <wps:bodyPr lIns="91425" tIns="45700" rIns="91425" bIns="45700" anchor="t" anchorCtr="0"/>
                        </wps:wsp>
                      </wpg:grpSp>
                      <wps:wsp>
                        <wps:cNvPr id="21" name="Conector recto de flecha 21"/>
                        <wps:cNvCnPr/>
                        <wps:spPr>
                          <a:xfrm rot="10800000" flipH="1">
                            <a:off x="3056117" y="321984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2" name="Conector recto de flecha 22"/>
                        <wps:cNvCnPr/>
                        <wps:spPr>
                          <a:xfrm rot="10800000" flipH="1">
                            <a:off x="5740329" y="319499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4" name="Conector recto de flecha 24"/>
                        <wps:cNvCnPr/>
                        <wps:spPr>
                          <a:xfrm rot="10800000" flipH="1">
                            <a:off x="8275315" y="3195076"/>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5" name="Conector recto de flecha 25"/>
                        <wps:cNvCnPr/>
                        <wps:spPr>
                          <a:xfrm rot="10800000">
                            <a:off x="3057651" y="4414923"/>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6" name="Conector recto de flecha 26"/>
                        <wps:cNvCnPr/>
                        <wps:spPr>
                          <a:xfrm rot="10800000">
                            <a:off x="5728850" y="4427174"/>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7" name="Conector recto de flecha 27"/>
                        <wps:cNvCnPr/>
                        <wps:spPr>
                          <a:xfrm rot="10800000">
                            <a:off x="8276863" y="4454622"/>
                            <a:ext cx="0" cy="392700"/>
                          </a:xfrm>
                          <a:prstGeom prst="straightConnector1">
                            <a:avLst/>
                          </a:prstGeom>
                          <a:noFill/>
                          <a:ln w="9525" cap="flat" cmpd="sng">
                            <a:solidFill>
                              <a:srgbClr val="000000"/>
                            </a:solidFill>
                            <a:prstDash val="solid"/>
                            <a:round/>
                            <a:headEnd type="none" w="lg" len="lg"/>
                            <a:tailEnd type="triangle" w="lg" len="lg"/>
                          </a:ln>
                        </wps:spPr>
                        <wps:bodyPr/>
                      </wps:wsp>
                    </wpg:wgp>
                  </a:graphicData>
                </a:graphic>
                <wp14:sizeRelH relativeFrom="margin">
                  <wp14:pctWidth>0</wp14:pctWidth>
                </wp14:sizeRelH>
                <wp14:sizeRelV relativeFrom="margin">
                  <wp14:pctHeight>0</wp14:pctHeight>
                </wp14:sizeRelV>
              </wp:anchor>
            </w:drawing>
          </mc:Choice>
          <mc:Fallback>
            <w:pict>
              <v:group id="Grupo 4" o:spid="_x0000_s1026" style="position:absolute;left:0;text-align:left;margin-left:-39.3pt;margin-top:5.05pt;width:504.55pt;height:267.75pt;z-index:251658240;mso-position-horizontal-relative:margin;mso-width-relative:margin;mso-height-relative:margin" coordorigin="6597,17400" coordsize="92245,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">
                <v:group id="Grupo 1" o:spid="_x0000_s1027" style="position:absolute;left:6597;top:17400;width:92246;height:40013" coordorigin="-1514,-381" coordsize="94669,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upo 6" o:spid="_x0000_s1028" style="position:absolute;left:-1514;top:6333;width:93551;height:32910" coordorigin="-1545,775" coordsize="95451,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upo 7" o:spid="_x0000_s1029" style="position:absolute;left:-1545;top:3008;width:14465;height:29079" coordorigin="-1545,3008" coordsize="14465,29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ectángulo: esquinas redondeadas 8" o:spid="_x0000_s1030" style="position:absolute;left:-1005;top:15591;width:13925;height:5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BB78A&#10;AADaAAAADwAAAGRycy9kb3ducmV2LnhtbERPz2vCMBS+D/wfwhN2W1N3cKMaRZSBMjbWWu+P5tkW&#10;k5fSxLb+98thsOPH93u9nawRA/W+daxgkaQgiCunW64VlOePl3cQPiBrNI5JwYM8bDezpzVm2o2c&#10;01CEWsQQ9hkqaELoMil91ZBFn7iOOHJX11sMEfa11D2OMdwa+ZqmS2mx5djQYEf7hqpbcbcKDP4U&#10;3yXm+XR7k6fD+bP9MpeHUs/zabcCEWgK/+I/91EriFvjlXgD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CwEHvwAAANoAAAAPAAAAAAAAAAAAAAAAAJgCAABkcnMvZG93bnJl&#10;di54bWxQSwUGAAAAAAQABAD1AAAAhAMAAAAA&#10;" fillcolor="#bcbcbc">
                        <v:fill color2="#ededed" angle="180" colors="0 #bcbcbc;22938f #d0d0d0;1 #ededed" focus="100%" type="gradient">
                          <o:fill v:ext="view" type="gradientUnscaled"/>
                        </v:fill>
                        <v:stroke joinstyle="miter"/>
                        <v:textbox inset="2.53958mm,1.2694mm,2.53958mm,1.2694mm">
                          <w:txbxContent>
                            <w:p w14:paraId="6A6C133B" w14:textId="77777777" w:rsidR="00B1454C" w:rsidRDefault="00B1454C">
                              <w:pPr>
                                <w:spacing w:before="0" w:line="240" w:lineRule="auto"/>
                                <w:jc w:val="center"/>
                                <w:textDirection w:val="btLr"/>
                              </w:pPr>
                              <w:r>
                                <w:rPr>
                                  <w:b/>
                                  <w:sz w:val="22"/>
                                </w:rPr>
                                <w:t>Problema</w:t>
                              </w:r>
                            </w:p>
                            <w:p w14:paraId="4F2AAD7A" w14:textId="77777777" w:rsidR="00B1454C" w:rsidRDefault="00B1454C">
                              <w:pPr>
                                <w:spacing w:before="0" w:line="240" w:lineRule="auto"/>
                                <w:jc w:val="center"/>
                                <w:textDirection w:val="btLr"/>
                              </w:pPr>
                              <w:r>
                                <w:rPr>
                                  <w:b/>
                                  <w:sz w:val="22"/>
                                </w:rPr>
                                <w:t>Central</w:t>
                              </w:r>
                            </w:p>
                            <w:p w14:paraId="334E0281" w14:textId="77777777" w:rsidR="00B1454C" w:rsidRDefault="00B1454C">
                              <w:pPr>
                                <w:spacing w:before="0" w:line="240" w:lineRule="auto"/>
                                <w:textDirection w:val="btLr"/>
                              </w:pPr>
                            </w:p>
                          </w:txbxContent>
                        </v:textbox>
                      </v:roundrect>
                      <v:roundrect id="Rectángulo: esquinas redondeadas 9" o:spid="_x0000_s1031" style="position:absolute;left:-1545;top:3008;width:11914;height:41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eknMMA&#10;AADaAAAADwAAAGRycy9kb3ducmV2LnhtbESPQWvCQBSE70L/w/IKvemmHmybuopUBEtpaRJ7f2Sf&#10;Scju25BdY/z3XUHwOMzMN8xyPVojBup941jB8ywBQVw63XCl4FDspq8gfEDWaByTggt5WK8eJktM&#10;tTtzRkMeKhEh7FNUUIfQpVL6siaLfuY64ugdXW8xRNlXUvd4jnBr5DxJFtJiw3Ghxo4+airb/GQV&#10;GPzNfw6YZWP7Ij+3xVfzbf4uSj09jpt3EIHGcA/f2nut4A2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eknMMAAADa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3E3E4C55" w14:textId="77777777" w:rsidR="00B1454C" w:rsidRDefault="00B1454C">
                              <w:pPr>
                                <w:spacing w:before="0" w:line="240" w:lineRule="auto"/>
                                <w:jc w:val="center"/>
                                <w:textDirection w:val="btLr"/>
                              </w:pPr>
                              <w:r>
                                <w:rPr>
                                  <w:b/>
                                  <w:sz w:val="22"/>
                                </w:rPr>
                                <w:t>Efectos</w:t>
                              </w:r>
                            </w:p>
                            <w:p w14:paraId="770332DD" w14:textId="77777777" w:rsidR="00B1454C" w:rsidRDefault="00B1454C">
                              <w:pPr>
                                <w:spacing w:before="0" w:line="240" w:lineRule="auto"/>
                                <w:textDirection w:val="btLr"/>
                              </w:pPr>
                            </w:p>
                          </w:txbxContent>
                        </v:textbox>
                      </v:roundrect>
                      <v:roundrect id="Rectángulo: esquinas redondeadas 10" o:spid="_x0000_s1032" style="position:absolute;left:-1545;top:28709;width:11342;height:33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ZYMMA&#10;AADbAAAADwAAAGRycy9kb3ducmV2LnhtbESPQWvCQBCF7wX/wzJCb3VjD7ZEVxGloJSWJup9yI5J&#10;cHc2ZFeN/75zKPQ2w3vz3jeL1eCdulEf28AGppMMFHEVbMu1gePh4+UdVEzIFl1gMvCgCKvl6GmB&#10;uQ13LuhWplpJCMccDTQpdbnWsWrIY5yEjli0c+g9Jln7Wtse7xLunX7Nspn22LI0NNjRpqHqUl69&#10;AYc/5fcRi2K4vOn99vDZfrnTw5jn8bCeg0o0pH/z3/XOCr7Qyy8y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ZYMMAAADb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1D1D999A" w14:textId="77777777" w:rsidR="00B1454C" w:rsidRDefault="00B1454C">
                              <w:pPr>
                                <w:spacing w:before="0" w:line="240" w:lineRule="auto"/>
                                <w:jc w:val="center"/>
                                <w:textDirection w:val="btLr"/>
                              </w:pPr>
                              <w:r>
                                <w:rPr>
                                  <w:b/>
                                  <w:sz w:val="22"/>
                                </w:rPr>
                                <w:t xml:space="preserve">Causas </w:t>
                              </w:r>
                            </w:p>
                            <w:p w14:paraId="139A6DCF" w14:textId="77777777" w:rsidR="00B1454C" w:rsidRDefault="00B1454C">
                              <w:pPr>
                                <w:spacing w:before="0" w:line="240" w:lineRule="auto"/>
                                <w:textDirection w:val="btLr"/>
                              </w:pPr>
                            </w:p>
                          </w:txbxContent>
                        </v:textbox>
                      </v:roundrect>
                    </v:group>
                    <v:group id="Grupo 11" o:spid="_x0000_s1033" style="position:absolute;left:10368;top:775;width:83537;height:35776" coordorigin="-11729,-2367" coordsize="83537,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109" coordsize="21600,21600" o:spt="109" path="m,l,21600r21600,l21600,xe">
                        <v:stroke joinstyle="miter"/>
                        <v:path gradientshapeok="t" o:connecttype="rect"/>
                      </v:shapetype>
                      <v:shape id="Diagrama de flujo: proceso 12" o:spid="_x0000_s1034" type="#_x0000_t109" style="position:absolute;left:17668;top:-1965;width:27449;height:7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RgK8IA&#10;AADbAAAADwAAAGRycy9kb3ducmV2LnhtbERPyWrDMBC9F/IPYgK5NXJzSIsT2QRDQkpOTbMdp9bU&#10;NrVGRlJt5++rQqG3ebx11vloWtGT841lBU/zBARxaXXDlYLT+/bxBYQPyBpby6TgTh7ybPKwxlTb&#10;gd+oP4ZKxBD2KSqoQ+hSKX1Zk0E/tx1x5D6tMxgidJXUDocYblq5SJKlNNhwbKixo6Km8uv4bRQ8&#10;+/5S7ht92+zOxev14+CGpHBKzabjZgUi0Bj+xX/uvY7zF/D7Szx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GAr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0A6D04E" w14:textId="5C3C5663" w:rsidR="00B1454C" w:rsidRDefault="00B1454C">
                              <w:pPr>
                                <w:spacing w:before="0" w:line="240" w:lineRule="auto"/>
                                <w:jc w:val="left"/>
                                <w:textDirection w:val="btLr"/>
                              </w:pPr>
                              <w:r>
                                <w:rPr>
                                  <w:b/>
                                  <w:sz w:val="18"/>
                                </w:rPr>
                                <w:t>Efecto 2: PUEDE PROVOCAR ERRORES EN EL PROCESO.</w:t>
                              </w:r>
                            </w:p>
                            <w:p w14:paraId="0A9218C1" w14:textId="77777777" w:rsidR="00B1454C" w:rsidRDefault="00B1454C">
                              <w:pPr>
                                <w:spacing w:before="0" w:line="240" w:lineRule="auto"/>
                                <w:textDirection w:val="btLr"/>
                              </w:pPr>
                            </w:p>
                            <w:p w14:paraId="21CC647B" w14:textId="77777777" w:rsidR="00B1454C" w:rsidRDefault="00B1454C">
                              <w:pPr>
                                <w:spacing w:before="0" w:line="240" w:lineRule="auto"/>
                                <w:textDirection w:val="btLr"/>
                              </w:pPr>
                            </w:p>
                            <w:p w14:paraId="39377749" w14:textId="77777777" w:rsidR="00B1454C" w:rsidRDefault="00B1454C">
                              <w:pPr>
                                <w:spacing w:before="0" w:line="240" w:lineRule="auto"/>
                                <w:textDirection w:val="btLr"/>
                              </w:pPr>
                            </w:p>
                          </w:txbxContent>
                        </v:textbox>
                      </v:shape>
                      <v:shape id="Diagrama de flujo: proceso 13" o:spid="_x0000_s1035" type="#_x0000_t109" style="position:absolute;left:47134;top:-2367;width:24659;height:8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FsMIA&#10;AADbAAAADwAAAGRycy9kb3ducmV2LnhtbERPS2vCQBC+C/0PyxR6M5tW0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MWw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2053CC6D" w14:textId="084631B7" w:rsidR="00B1454C" w:rsidRDefault="00B1454C">
                              <w:pPr>
                                <w:spacing w:before="0" w:line="240" w:lineRule="auto"/>
                                <w:jc w:val="left"/>
                                <w:textDirection w:val="btLr"/>
                              </w:pPr>
                              <w:r>
                                <w:rPr>
                                  <w:b/>
                                  <w:sz w:val="18"/>
                                </w:rPr>
                                <w:t>Efecto 3: REQUIERE DE MUCHO TIEMPO Y REPETICION DEL PROCESO.</w:t>
                              </w:r>
                            </w:p>
                            <w:p w14:paraId="49D64571" w14:textId="77777777" w:rsidR="00B1454C" w:rsidRDefault="00B1454C">
                              <w:pPr>
                                <w:spacing w:before="0" w:line="240" w:lineRule="auto"/>
                                <w:textDirection w:val="btLr"/>
                              </w:pPr>
                            </w:p>
                            <w:p w14:paraId="3C32E3B5" w14:textId="77777777" w:rsidR="00B1454C" w:rsidRDefault="00B1454C">
                              <w:pPr>
                                <w:spacing w:before="0" w:line="240" w:lineRule="auto"/>
                                <w:textDirection w:val="btLr"/>
                              </w:pPr>
                            </w:p>
                            <w:p w14:paraId="07566090" w14:textId="77777777" w:rsidR="00B1454C" w:rsidRDefault="00B1454C">
                              <w:pPr>
                                <w:spacing w:before="0" w:line="240" w:lineRule="auto"/>
                                <w:textDirection w:val="btLr"/>
                              </w:pPr>
                            </w:p>
                          </w:txbxContent>
                        </v:textbox>
                      </v:shape>
                      <v:shape id="Diagrama de flujo: proceso 14" o:spid="_x0000_s1036" type="#_x0000_t109" style="position:absolute;left:-8368;top:12036;width:80175;height:7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1sQA&#10;AADbAAAADwAAAGRycy9kb3ducmV2LnhtbERPTWvCQBC9F/wPywi91Y3WhhizERGE3qRaWnobs2MS&#10;zc7G7FZTf71bKPQ2j/c52aI3jbhQ52rLCsajCARxYXXNpYL33fopAeE8ssbGMin4IQeLfPCQYart&#10;ld/osvWlCCHsUlRQed+mUrqiIoNuZFviwB1sZ9AH2JVSd3gN4aaRkyiKpcGaQ0OFLa0qKk7bb6Ng&#10;f34+rG6zTbE76pf4K/5MTh+TRKnHYb+cg/DU+3/xn/tVh/lT+P0lHC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519bEAAAA2wAAAA8AAAAAAAAAAAAAAAAAmAIAAGRycy9k&#10;b3ducmV2LnhtbFBLBQYAAAAABAAEAPUAAACJAwAAAAA=&#10;" fillcolor="#2c5d98" strokecolor="#385d8a" strokeweight="2pt">
                        <v:fill color2="#3a7ccb" angle="180" colors="0 #2c5d98;52429f #3c7bc7;1 #3a7ccb" focus="100%" type="gradient">
                          <o:fill v:ext="view" type="gradientUnscaled"/>
                        </v:fill>
                        <v:textbox inset="2.53958mm,1.2694mm,2.53958mm,1.2694mm">
                          <w:txbxContent>
                            <w:p w14:paraId="345EA79E" w14:textId="77777777" w:rsidR="00B1454C" w:rsidRDefault="00B1454C">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B1454C" w:rsidRDefault="00B1454C">
                              <w:pPr>
                                <w:spacing w:before="0" w:line="240" w:lineRule="auto"/>
                                <w:textDirection w:val="btLr"/>
                              </w:pPr>
                            </w:p>
                          </w:txbxContent>
                        </v:textbox>
                      </v:shape>
                      <v:shape id="Diagrama de flujo: proceso 15" o:spid="_x0000_s1037" type="#_x0000_t109" style="position:absolute;left:-11186;top:-2367;width:27350;height:8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4X8IA&#10;AADbAAAADwAAAGRycy9kb3ducmV2LnhtbERPS2vCQBC+C/0PyxR6M5sW1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fhf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CE5E3BF" w14:textId="2F93D863" w:rsidR="00B1454C" w:rsidRDefault="00B1454C">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B1454C" w:rsidRDefault="00B1454C">
                              <w:pPr>
                                <w:spacing w:before="0" w:line="240" w:lineRule="auto"/>
                                <w:textDirection w:val="btLr"/>
                              </w:pPr>
                            </w:p>
                            <w:p w14:paraId="05ABC456" w14:textId="77777777" w:rsidR="00B1454C" w:rsidRDefault="00B1454C">
                              <w:pPr>
                                <w:spacing w:before="0" w:line="240" w:lineRule="auto"/>
                                <w:textDirection w:val="btLr"/>
                              </w:pPr>
                            </w:p>
                          </w:txbxContent>
                        </v:textbox>
                      </v:shape>
                      <v:shape id="Diagrama de flujo: proceso 17" o:spid="_x0000_s1038" type="#_x0000_t109" style="position:absolute;left:-11729;top:23575;width:26668;height:9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BJ8IA&#10;AADbAAAADwAAAGRycy9kb3ducmV2LnhtbERPzWrCQBC+F/oOyxS86UYRbVJXsYpgwYPaPsCQHbPB&#10;7GyaXWP06buC0Nt8fL8zW3S2Ei01vnSsYDhIQBDnTpdcKPj53vTfQfiArLFyTApu5GExf32ZYabd&#10;lQ/UHkMhYgj7DBWYEOpMSp8bsugHriaO3Mk1FkOETSF1g9cYbis5SpKJtFhybDBY08pQfj5erILl&#10;bnQ2973Zft7Xp934N02H7VeqVO+tW36ACNSFf/HTvdVx/hQev8Q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X4EnwgAAANsAAAAPAAAAAAAAAAAAAAAAAJgCAABkcnMvZG93&#10;bnJldi54bWxQSwUGAAAAAAQABAD1AAAAhwMAAAAA&#10;" fillcolor="#558ed5" strokecolor="#4a7ebb">
                        <v:textbox inset="2.53958mm,1.2694mm,2.53958mm,1.2694mm">
                          <w:txbxContent>
                            <w:p w14:paraId="1687EAA0" w14:textId="11EAC239" w:rsidR="00B1454C" w:rsidRDefault="00B1454C">
                              <w:pPr>
                                <w:spacing w:before="0" w:line="240" w:lineRule="auto"/>
                                <w:jc w:val="left"/>
                                <w:textDirection w:val="btLr"/>
                              </w:pPr>
                              <w:r>
                                <w:rPr>
                                  <w:b/>
                                  <w:sz w:val="18"/>
                                </w:rPr>
                                <w:t>Causa 1: FALTA UNA HERRAMIENTA ADECUADA PARA LA GESTIÓN DEL PLAN DE TRABAJO DE LOS DOCENTES (RDC-54).</w:t>
                              </w:r>
                            </w:p>
                            <w:p w14:paraId="7740B465" w14:textId="77777777" w:rsidR="00B1454C" w:rsidRDefault="00B1454C">
                              <w:pPr>
                                <w:spacing w:before="0" w:line="240" w:lineRule="auto"/>
                                <w:textDirection w:val="btLr"/>
                              </w:pPr>
                            </w:p>
                            <w:p w14:paraId="08557058" w14:textId="77777777" w:rsidR="00B1454C" w:rsidRDefault="00B1454C">
                              <w:pPr>
                                <w:spacing w:before="0" w:line="240" w:lineRule="auto"/>
                                <w:textDirection w:val="btLr"/>
                              </w:pPr>
                            </w:p>
                          </w:txbxContent>
                        </v:textbox>
                      </v:shape>
                      <v:shape id="Diagrama de flujo: proceso 18" o:spid="_x0000_s1039" type="#_x0000_t109" style="position:absolute;left:45133;top:23776;width:26668;height:5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VVcUA&#10;AADbAAAADwAAAGRycy9kb3ducmV2LnhtbESPQWvCQBCF74X+h2UK3upGkdKkrqItggUPre0PGLJj&#10;Npidjdk1pv76zkHwNsN789438+XgG9VTF+vABibjDBRxGWzNlYHfn83zK6iYkC02gcnAH0VYLh4f&#10;5ljYcOFv6vepUhLCsUADLqW20DqWjjzGcWiJRTuEzmOStau07fAi4b7R0yx70R5rlgaHLb07Ko/7&#10;szew2k2P7vrltuvrx2E3O+X5pP/MjRk9Das3UImGdDffrrdW8AVWfpEB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wBVVxQAAANsAAAAPAAAAAAAAAAAAAAAAAJgCAABkcnMv&#10;ZG93bnJldi54bWxQSwUGAAAAAAQABAD1AAAAigMAAAAA&#10;" fillcolor="#558ed5" strokecolor="#4a7ebb">
                        <v:textbox inset="2.53958mm,1.2694mm,2.53958mm,1.2694mm">
                          <w:txbxContent>
                            <w:p w14:paraId="7AA8C653" w14:textId="07EDE013" w:rsidR="00B1454C" w:rsidRDefault="00B1454C">
                              <w:pPr>
                                <w:spacing w:before="0" w:line="240" w:lineRule="auto"/>
                                <w:jc w:val="left"/>
                                <w:textDirection w:val="btLr"/>
                              </w:pPr>
                              <w:r>
                                <w:rPr>
                                  <w:b/>
                                  <w:sz w:val="18"/>
                                </w:rPr>
                                <w:t>Causa 3: ES UN PROCESO LENTO Y POCO INTUITIVO.</w:t>
                              </w:r>
                            </w:p>
                            <w:p w14:paraId="37CD4CD2" w14:textId="77777777" w:rsidR="00B1454C" w:rsidRDefault="00B1454C">
                              <w:pPr>
                                <w:spacing w:before="0" w:line="240" w:lineRule="auto"/>
                                <w:textDirection w:val="btLr"/>
                              </w:pPr>
                            </w:p>
                            <w:p w14:paraId="5A08F911" w14:textId="77777777" w:rsidR="00B1454C" w:rsidRDefault="00B1454C">
                              <w:pPr>
                                <w:spacing w:before="0" w:line="240" w:lineRule="auto"/>
                                <w:textDirection w:val="btLr"/>
                              </w:pPr>
                            </w:p>
                          </w:txbxContent>
                        </v:textbox>
                      </v:shape>
                      <v:shape id="Diagrama de flujo: proceso 19" o:spid="_x0000_s1040" type="#_x0000_t109" style="position:absolute;left:16171;top:23782;width:27709;height:8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ywzsIA&#10;AADbAAAADwAAAGRycy9kb3ducmV2LnhtbERP24rCMBB9X/Afwgi+rakiy7YaRXcRXPBhvXzA0IxN&#10;sZnUJtauX78RBN/mcK4zW3S2Ei01vnSsYDRMQBDnTpdcKDge1u+fIHxA1lg5JgV/5GEx773NMNPu&#10;xjtq96EQMYR9hgpMCHUmpc8NWfRDVxNH7uQaiyHCppC6wVsMt5UcJ8mHtFhybDBY05eh/Ly/WgXL&#10;7fhs7r9ms7p/n7aTS5qO2p9UqUG/W05BBOrCS/x0b3Scn8Ljl3i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LDOwgAAANsAAAAPAAAAAAAAAAAAAAAAAJgCAABkcnMvZG93&#10;bnJldi54bWxQSwUGAAAAAAQABAD1AAAAhwMAAAAA&#10;" fillcolor="#558ed5" strokecolor="#4a7ebb">
                        <v:textbox inset="2.53958mm,1.2694mm,2.53958mm,1.2694mm">
                          <w:txbxContent>
                            <w:p w14:paraId="526D45D2" w14:textId="563997DC" w:rsidR="00B1454C" w:rsidRDefault="00B1454C">
                              <w:pPr>
                                <w:spacing w:before="0" w:line="240" w:lineRule="auto"/>
                                <w:jc w:val="left"/>
                                <w:textDirection w:val="btLr"/>
                              </w:pPr>
                              <w:r>
                                <w:rPr>
                                  <w:b/>
                                  <w:sz w:val="18"/>
                                </w:rPr>
                                <w:t>Causa 2: DIFICULTAD PARA EL DILIGENCIAMIENTO DE LA INFORMACIÓN DEL PLAN DE TRABAJO DEL DOCENTE.</w:t>
                              </w:r>
                            </w:p>
                            <w:p w14:paraId="451C67D9" w14:textId="77777777" w:rsidR="00B1454C" w:rsidRDefault="00B1454C">
                              <w:pPr>
                                <w:spacing w:before="0" w:line="240" w:lineRule="auto"/>
                                <w:textDirection w:val="btLr"/>
                              </w:pPr>
                            </w:p>
                            <w:p w14:paraId="6DC8D283" w14:textId="77777777" w:rsidR="00B1454C" w:rsidRDefault="00B1454C">
                              <w:pPr>
                                <w:spacing w:before="0" w:line="240" w:lineRule="auto"/>
                                <w:textDirection w:val="btLr"/>
                              </w:pPr>
                            </w:p>
                          </w:txbxContent>
                        </v:textbox>
                      </v:shape>
                    </v:group>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0" o:spid="_x0000_s1041" type="#_x0000_t176" style="position:absolute;left:2476;top:-381;width:90678;height:5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hLb8A&#10;AADbAAAADwAAAGRycy9kb3ducmV2LnhtbERPy4rCMBTdC/5DuII7TetCpBqlFAriMAO+wOWlubbF&#10;5qY0sda/N4sBl4fz3uwG04ieOldbVhDPIxDEhdU1lwou53y2AuE8ssbGMil4k4PddjzaYKLti4/U&#10;n3wpQgi7BBVU3reJlK6oyKCb25Y4cHfbGfQBdqXUHb5CuGnkIoqW0mDNoaHClrKKisfpaRT8XfIi&#10;tfufuM7omh36Z35Lf2OlppMhXYPwNPiv+N+91woWYX34En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YaEtvwAAANsAAAAPAAAAAAAAAAAAAAAAAJgCAABkcnMvZG93bnJl&#10;di54bWxQSwUGAAAAAAQABAD1AAAAhAMAAAAA&#10;" fillcolor="#bcbcbc">
                    <v:fill color2="#ededed" angle="180" colors="0 #bcbcbc;22938f #d0d0d0;1 #ededed" focus="100%" type="gradient">
                      <o:fill v:ext="view" type="gradientUnscaled"/>
                    </v:fill>
                    <v:textbox inset="2.53958mm,1.2694mm,2.53958mm,1.2694mm">
                      <w:txbxContent>
                        <w:p w14:paraId="6D27B004" w14:textId="77777777" w:rsidR="00B1454C" w:rsidRDefault="00B1454C">
                          <w:pPr>
                            <w:spacing w:before="0" w:line="240" w:lineRule="auto"/>
                            <w:jc w:val="center"/>
                            <w:textDirection w:val="btLr"/>
                          </w:pPr>
                          <w:r>
                            <w:rPr>
                              <w:b/>
                              <w:sz w:val="40"/>
                            </w:rPr>
                            <w:t xml:space="preserve">ÁRBOL DEL PROBLEMA </w:t>
                          </w:r>
                        </w:p>
                        <w:p w14:paraId="269883E3" w14:textId="77777777" w:rsidR="00B1454C" w:rsidRDefault="00B1454C">
                          <w:pPr>
                            <w:spacing w:before="0" w:line="240" w:lineRule="auto"/>
                            <w:textDirection w:val="btLr"/>
                          </w:pPr>
                        </w:p>
                      </w:txbxContent>
                    </v:textbox>
                  </v:shape>
                </v:group>
                <v:shapetype id="_x0000_t32" coordsize="21600,21600" o:spt="32" o:oned="t" path="m,l21600,21600e" filled="f">
                  <v:path arrowok="t" fillok="f" o:connecttype="none"/>
                  <o:lock v:ext="edit" shapetype="t"/>
                </v:shapetype>
                <v:shape id="Conector recto de flecha 21" o:spid="_x0000_s1042" type="#_x0000_t32" style="position:absolute;left:30561;top:32198;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JmyMMAAADbAAAADwAAAGRycy9kb3ducmV2LnhtbESPQYvCMBSE7wv+h/AEb2uqB1eqUVQQ&#10;vbiwuoreHs2zLTYvJYm2/vuNIOxxmJlvmOm8NZV4kPOlZQWDfgKCOLO65FzB72H9OQbhA7LGyjIp&#10;eJKH+azzMcVU24Z/6LEPuYgQ9ikqKEKoUyl9VpBB37c1cfSu1hkMUbpcaodNhJtKDpNkJA2WHBcK&#10;rGlVUHbb342C49d5fF2ujqNve3CmOe02l6xhpXrddjEBEagN/+F3e6sVDAfw+hJ/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yZsjDAAAA2wAAAA8AAAAAAAAAAAAA&#10;AAAAoQIAAGRycy9kb3ducmV2LnhtbFBLBQYAAAAABAAEAPkAAACRAwAAAAA=&#10;">
                  <v:stroke startarrowwidth="wide" startarrowlength="long" endarrow="block" endarrowwidth="wide" endarrowlength="long"/>
                </v:shape>
                <v:shape id="Conector recto de flecha 22" o:spid="_x0000_s1043" type="#_x0000_t32" style="position:absolute;left:57403;top:31949;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D4v8QAAADbAAAADwAAAGRycy9kb3ducmV2LnhtbESPQWvCQBSE7wX/w/IEb3VjDirRVawg&#10;9aJQbYreHtlnEpp9G3a3Jv77bqHgcZiZb5jlujeNuJPztWUFk3ECgriwuuZSwed59zoH4QOyxsYy&#10;KXiQh/Vq8LLETNuOP+h+CqWIEPYZKqhCaDMpfVGRQT+2LXH0btYZDFG6UmqHXYSbRqZJMpUGa44L&#10;Fba0raj4Pv0YBfnsMr+9bfPp0Z6d6b4O79eiY6VGw36zABGoD8/wf3uvFaQp/H2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Pi/xAAAANsAAAAPAAAAAAAAAAAA&#10;AAAAAKECAABkcnMvZG93bnJldi54bWxQSwUGAAAAAAQABAD5AAAAkgMAAAAA&#10;">
                  <v:stroke startarrowwidth="wide" startarrowlength="long" endarrow="block" endarrowwidth="wide" endarrowlength="long"/>
                </v:shape>
                <v:shape id="Conector recto de flecha 24" o:spid="_x0000_s1044" type="#_x0000_t32" style="position:absolute;left:82753;top:31950;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FUMUAAADbAAAADwAAAGRycy9kb3ducmV2LnhtbESPT2sCMRTE74LfITyhN81WipV1o1RB&#10;2kuFuir29ti8/UM3L0uSuttv3wiFHoeZ+Q2TbQbTihs531hW8DhLQBAXVjdcKTjl++kShA/IGlvL&#10;pOCHPGzW41GGqbY9f9DtGCoRIexTVFCH0KVS+qImg35mO+LoldYZDFG6SmqHfYSbVs6TZCENNhwX&#10;auxoV1Pxdfw2Cs7P12W53Z0XB5s701/eXz+LnpV6mAwvKxCBhvAf/mu/aQXzJ7h/iT9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XFUMUAAADbAAAADwAAAAAAAAAA&#10;AAAAAAChAgAAZHJzL2Rvd25yZXYueG1sUEsFBgAAAAAEAAQA+QAAAJMDAAAAAA==&#10;">
                  <v:stroke startarrowwidth="wide" startarrowlength="long" endarrow="block" endarrowwidth="wide" endarrowlength="long"/>
                </v:shape>
                <v:shape id="Conector recto de flecha 25" o:spid="_x0000_s1045" type="#_x0000_t32" style="position:absolute;left:30576;top:44149;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ScrMMAAADbAAAADwAAAGRycy9kb3ducmV2LnhtbESPT4vCMBTE74LfITzBy6Kpgqt0TYso&#10;godF/Lf3R/O2Ldu8lCbW6qffCILHYWZ+wyzTzlSipcaVlhVMxhEI4szqknMFl/N2tADhPLLGyjIp&#10;uJODNOn3lhhre+MjtSefiwBhF6OCwvs6ltJlBRl0Y1sTB+/XNgZ9kE0udYO3ADeVnEbRpzRYclgo&#10;sKZ1Qdnf6WoU4Jx+2s23X3yUh8nDVlG95v1MqeGgW32B8NT5d/jV3mkF0xk8v4QfIJ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0nKzDAAAA2wAAAA8AAAAAAAAAAAAA&#10;AAAAoQIAAGRycy9kb3ducmV2LnhtbFBLBQYAAAAABAAEAPkAAACRAwAAAAA=&#10;">
                  <v:stroke startarrowwidth="wide" startarrowlength="long" endarrow="block" endarrowwidth="wide" endarrowlength="long"/>
                </v:shape>
                <v:shape id="Conector recto de flecha 26" o:spid="_x0000_s1046" type="#_x0000_t32" style="position:absolute;left:57288;top:44271;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YC28MAAADbAAAADwAAAGRycy9kb3ducmV2LnhtbESPS4vCQBCE7wv+h6EFL6ITBR9knQRR&#10;BA+y+Np7k+lNwmZ6QmaM0V+/Iwh7LKrqK2qVdqYSLTWutKxgMo5AEGdWl5wruF52oyUI55E1VpZJ&#10;wYMcpEnvY4Wxtnc+UXv2uQgQdjEqKLyvYyldVpBBN7Y1cfB+bGPQB9nkUjd4D3BTyWkUzaXBksNC&#10;gTVtCsp+zzejABf03W4Pfjksj5OnraJ6w18zpQb9bv0JwlPn/8Pv9l4rmM7h9SX8AJ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mAtvDAAAA2wAAAA8AAAAAAAAAAAAA&#10;AAAAoQIAAGRycy9kb3ducmV2LnhtbFBLBQYAAAAABAAEAPkAAACRAwAAAAA=&#10;">
                  <v:stroke startarrowwidth="wide" startarrowlength="long" endarrow="block" endarrowwidth="wide" endarrowlength="long"/>
                </v:shape>
                <v:shape id="Conector recto de flecha 27" o:spid="_x0000_s1047" type="#_x0000_t32" style="position:absolute;left:82768;top:44546;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qnQMMAAADbAAAADwAAAGRycy9kb3ducmV2LnhtbESPT4vCMBTE74LfITzBi2iq4Cpd0yKK&#10;4EGW9c/eH83btmzzUppYq59+Iwgeh5n5DbNKO1OJlhpXWlYwnUQgiDOrS84VXM678RKE88gaK8uk&#10;4E4O0qTfW2Gs7Y2P1J58LgKEXYwKCu/rWEqXFWTQTWxNHLxf2xj0QTa51A3eAtxUchZFH9JgyWGh&#10;wJo2BWV/p6tRgAv6abcHvxyV39OHraJ6w19zpYaDbv0JwlPn3+FXe68VzBbw/BJ+gE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qp0DDAAAA2wAAAA8AAAAAAAAAAAAA&#10;AAAAoQIAAGRycy9kb3ducmV2LnhtbFBLBQYAAAAABAAEAPkAAACRAwAAAAA=&#10;">
                  <v:stroke startarrowwidth="wide" startarrowlength="long" endarrow="block" endarrowwidth="wide" endarrowlength="long"/>
                </v:shape>
                <w10:wrap anchorx="margin"/>
              </v:group>
            </w:pict>
          </mc:Fallback>
        </mc:AlternateContent>
      </w:r>
    </w:p>
    <w:p w14:paraId="28AFF759" w14:textId="157F41AD" w:rsidR="00967E0C" w:rsidRDefault="00967E0C"/>
    <w:p w14:paraId="01B0D4B2" w14:textId="77777777" w:rsidR="00967E0C" w:rsidRDefault="00967E0C"/>
    <w:p w14:paraId="77DC6F73" w14:textId="77777777" w:rsidR="00967E0C" w:rsidRDefault="00967E0C"/>
    <w:p w14:paraId="5EAC9739" w14:textId="77777777" w:rsidR="00967E0C" w:rsidRDefault="00967E0C"/>
    <w:p w14:paraId="1E324DA3" w14:textId="77777777" w:rsidR="00967E0C" w:rsidRDefault="00967E0C"/>
    <w:p w14:paraId="0AD91739" w14:textId="77777777" w:rsidR="00967E0C" w:rsidRDefault="00967E0C"/>
    <w:p w14:paraId="455C913E" w14:textId="77777777" w:rsidR="00967E0C" w:rsidRDefault="00967E0C"/>
    <w:p w14:paraId="0B3CBF75" w14:textId="77777777" w:rsidR="00967E0C" w:rsidRDefault="00967E0C"/>
    <w:p w14:paraId="60666944" w14:textId="77777777" w:rsidR="00E96BD9" w:rsidRDefault="00E96BD9">
      <w:pPr>
        <w:jc w:val="center"/>
      </w:pPr>
    </w:p>
    <w:p w14:paraId="53E14FD6" w14:textId="77777777" w:rsidR="00E96BD9" w:rsidRDefault="00E96BD9">
      <w:pPr>
        <w:jc w:val="center"/>
      </w:pPr>
    </w:p>
    <w:p w14:paraId="05C0A16F" w14:textId="77777777" w:rsidR="00E96BD9" w:rsidRDefault="00E96BD9">
      <w:pPr>
        <w:jc w:val="center"/>
      </w:pPr>
    </w:p>
    <w:p w14:paraId="3489AD5E" w14:textId="77777777" w:rsidR="00967E0C" w:rsidRDefault="00072441">
      <w:pPr>
        <w:jc w:val="center"/>
      </w:pPr>
      <w:r>
        <w:t>Fuente: Autores</w:t>
      </w:r>
    </w:p>
    <w:p w14:paraId="20CCBC07" w14:textId="77777777" w:rsidR="00967E0C" w:rsidRDefault="00967E0C">
      <w:pPr>
        <w:spacing w:before="0" w:line="276" w:lineRule="auto"/>
        <w:jc w:val="left"/>
      </w:pPr>
    </w:p>
    <w:p w14:paraId="695619F4" w14:textId="0BD4F880" w:rsidR="00967E0C" w:rsidRDefault="00072441">
      <w:pPr>
        <w:spacing w:before="0" w:line="276" w:lineRule="auto"/>
      </w:pPr>
      <w:r>
        <w:t xml:space="preserve">En el centro del árbol se encuentra el principal </w:t>
      </w:r>
      <w:r w:rsidR="00387F91">
        <w:t>razón</w:t>
      </w:r>
      <w:r>
        <w:t xml:space="preserve"> del problema “Deficiente Gestión y Optimización de la creación del plan de trabajo de los docentes de las Unidades Tecnológicas de Santander”, en la parte inferior se muestran las causas por la que el </w:t>
      </w:r>
      <w:r>
        <w:lastRenderedPageBreak/>
        <w:t xml:space="preserve">problema existe y en la parte superior se agregan los efectos que produce </w:t>
      </w:r>
      <w:r w:rsidR="00387F91">
        <w:t>la ausencia de un</w:t>
      </w:r>
      <w:r w:rsidR="006C6337">
        <w:t>a herramienta</w:t>
      </w:r>
      <w:r w:rsidR="00387F91">
        <w:t xml:space="preserve"> software</w:t>
      </w:r>
      <w:r w:rsidR="006C6337">
        <w:t xml:space="preserve"> hecha</w:t>
      </w:r>
      <w:r w:rsidR="00387F91">
        <w:t xml:space="preserve"> a la medida</w:t>
      </w:r>
      <w:r w:rsidR="006C6337">
        <w:t xml:space="preserve"> del proceso</w:t>
      </w:r>
      <w:r>
        <w:t>.</w:t>
      </w:r>
    </w:p>
    <w:p w14:paraId="272E956F" w14:textId="77777777" w:rsidR="00967E0C" w:rsidRDefault="00967E0C">
      <w:pPr>
        <w:spacing w:before="0" w:line="276" w:lineRule="auto"/>
        <w:jc w:val="left"/>
      </w:pPr>
    </w:p>
    <w:p w14:paraId="41279D77" w14:textId="77777777" w:rsidR="00967E0C" w:rsidRDefault="00967E0C">
      <w:pPr>
        <w:spacing w:before="0" w:line="276" w:lineRule="auto"/>
        <w:jc w:val="left"/>
      </w:pPr>
    </w:p>
    <w:p w14:paraId="27D0A56A" w14:textId="77777777" w:rsidR="00967E0C" w:rsidRDefault="00967E0C">
      <w:pPr>
        <w:spacing w:before="0" w:line="276" w:lineRule="auto"/>
        <w:jc w:val="left"/>
      </w:pPr>
    </w:p>
    <w:p w14:paraId="0A669C6B" w14:textId="77777777" w:rsidR="00967E0C" w:rsidRDefault="00967E0C">
      <w:pPr>
        <w:spacing w:before="0" w:line="276" w:lineRule="auto"/>
        <w:jc w:val="left"/>
      </w:pPr>
    </w:p>
    <w:p w14:paraId="044DF9FB" w14:textId="77777777" w:rsidR="006C6337" w:rsidRDefault="006C6337">
      <w:pPr>
        <w:spacing w:before="0" w:line="276" w:lineRule="auto"/>
        <w:jc w:val="left"/>
      </w:pPr>
    </w:p>
    <w:p w14:paraId="3E7BBD7E" w14:textId="77777777" w:rsidR="006C6337" w:rsidRDefault="006C6337">
      <w:pPr>
        <w:spacing w:before="0" w:line="276" w:lineRule="auto"/>
        <w:jc w:val="left"/>
      </w:pPr>
    </w:p>
    <w:p w14:paraId="2C21642A" w14:textId="77777777" w:rsidR="006C6337" w:rsidRDefault="006C6337">
      <w:pPr>
        <w:spacing w:before="0" w:line="276" w:lineRule="auto"/>
        <w:jc w:val="left"/>
      </w:pPr>
    </w:p>
    <w:p w14:paraId="180C6D7C" w14:textId="77777777" w:rsidR="006C6337" w:rsidRDefault="006C6337">
      <w:pPr>
        <w:spacing w:before="0" w:line="276" w:lineRule="auto"/>
        <w:jc w:val="left"/>
      </w:pPr>
    </w:p>
    <w:p w14:paraId="2FD0F9CD" w14:textId="77777777" w:rsidR="006C6337" w:rsidRDefault="006C6337">
      <w:pPr>
        <w:spacing w:before="0" w:line="276" w:lineRule="auto"/>
        <w:jc w:val="left"/>
      </w:pPr>
    </w:p>
    <w:p w14:paraId="7F0BF972" w14:textId="77777777" w:rsidR="006C6337" w:rsidRDefault="006C6337">
      <w:pPr>
        <w:spacing w:before="0" w:line="276" w:lineRule="auto"/>
        <w:jc w:val="left"/>
      </w:pPr>
    </w:p>
    <w:p w14:paraId="096D91AA" w14:textId="77777777" w:rsidR="006C6337" w:rsidRDefault="006C6337">
      <w:pPr>
        <w:spacing w:before="0" w:line="276" w:lineRule="auto"/>
        <w:jc w:val="left"/>
      </w:pPr>
    </w:p>
    <w:p w14:paraId="4B79D4FD" w14:textId="77777777" w:rsidR="006C6337" w:rsidRDefault="006C6337">
      <w:pPr>
        <w:spacing w:before="0" w:line="276" w:lineRule="auto"/>
        <w:jc w:val="left"/>
      </w:pPr>
    </w:p>
    <w:p w14:paraId="1BECCA86" w14:textId="77777777" w:rsidR="006C6337" w:rsidRDefault="006C6337">
      <w:pPr>
        <w:spacing w:before="0" w:line="276" w:lineRule="auto"/>
        <w:jc w:val="left"/>
      </w:pPr>
    </w:p>
    <w:p w14:paraId="66223DA3" w14:textId="77777777" w:rsidR="006C6337" w:rsidRDefault="006C6337">
      <w:pPr>
        <w:spacing w:before="0" w:line="276" w:lineRule="auto"/>
        <w:jc w:val="left"/>
      </w:pPr>
    </w:p>
    <w:p w14:paraId="4AA37094" w14:textId="77777777" w:rsidR="006C6337" w:rsidRDefault="006C6337">
      <w:pPr>
        <w:spacing w:before="0" w:line="276" w:lineRule="auto"/>
        <w:jc w:val="left"/>
      </w:pPr>
    </w:p>
    <w:p w14:paraId="7B22B9D9" w14:textId="77777777" w:rsidR="006C6337" w:rsidRDefault="006C6337">
      <w:pPr>
        <w:spacing w:before="0" w:line="276" w:lineRule="auto"/>
        <w:jc w:val="left"/>
      </w:pPr>
    </w:p>
    <w:p w14:paraId="7E40C319" w14:textId="77777777" w:rsidR="006C6337" w:rsidRDefault="006C6337">
      <w:pPr>
        <w:spacing w:before="0" w:line="276" w:lineRule="auto"/>
        <w:jc w:val="left"/>
      </w:pPr>
    </w:p>
    <w:p w14:paraId="15898D4C" w14:textId="77777777" w:rsidR="006C6337" w:rsidRDefault="006C6337">
      <w:pPr>
        <w:spacing w:before="0" w:line="276" w:lineRule="auto"/>
        <w:jc w:val="left"/>
      </w:pPr>
    </w:p>
    <w:p w14:paraId="58FE4FC9" w14:textId="77777777" w:rsidR="006C6337" w:rsidRDefault="006C6337">
      <w:pPr>
        <w:spacing w:before="0" w:line="276" w:lineRule="auto"/>
        <w:jc w:val="left"/>
      </w:pPr>
    </w:p>
    <w:p w14:paraId="2F47AE2F" w14:textId="77777777" w:rsidR="006C6337" w:rsidRDefault="006C6337">
      <w:pPr>
        <w:spacing w:before="0" w:line="276" w:lineRule="auto"/>
        <w:jc w:val="left"/>
      </w:pPr>
    </w:p>
    <w:p w14:paraId="6BF20495" w14:textId="77777777" w:rsidR="006C6337" w:rsidRDefault="006C6337">
      <w:pPr>
        <w:spacing w:before="0" w:line="276" w:lineRule="auto"/>
        <w:jc w:val="left"/>
      </w:pPr>
    </w:p>
    <w:p w14:paraId="3EA6BB38" w14:textId="77777777" w:rsidR="006C6337" w:rsidRDefault="006C6337">
      <w:pPr>
        <w:spacing w:before="0" w:line="276" w:lineRule="auto"/>
        <w:jc w:val="left"/>
      </w:pPr>
    </w:p>
    <w:p w14:paraId="1D692D2F" w14:textId="77777777" w:rsidR="006C6337" w:rsidRDefault="006C6337">
      <w:pPr>
        <w:spacing w:before="0" w:line="276" w:lineRule="auto"/>
        <w:jc w:val="left"/>
      </w:pPr>
    </w:p>
    <w:p w14:paraId="66F735BE" w14:textId="77777777" w:rsidR="006C6337" w:rsidRDefault="006C6337">
      <w:pPr>
        <w:spacing w:before="0" w:line="276" w:lineRule="auto"/>
        <w:jc w:val="left"/>
      </w:pPr>
    </w:p>
    <w:p w14:paraId="34D5B9C7" w14:textId="77777777" w:rsidR="006C6337" w:rsidRDefault="006C6337">
      <w:pPr>
        <w:spacing w:before="0" w:line="276" w:lineRule="auto"/>
        <w:jc w:val="left"/>
      </w:pPr>
    </w:p>
    <w:p w14:paraId="0644D586" w14:textId="77777777" w:rsidR="006C6337" w:rsidRDefault="006C6337">
      <w:pPr>
        <w:spacing w:before="0" w:line="276" w:lineRule="auto"/>
        <w:jc w:val="left"/>
        <w:sectPr w:rsidR="006C6337">
          <w:type w:val="continuous"/>
          <w:pgSz w:w="12240" w:h="15840"/>
          <w:pgMar w:top="2268" w:right="1134" w:bottom="1701" w:left="1701" w:header="0" w:footer="720" w:gutter="0"/>
          <w:cols w:space="720"/>
        </w:sectPr>
      </w:pPr>
    </w:p>
    <w:p w14:paraId="1D8B5E3C" w14:textId="77777777" w:rsidR="00967E0C" w:rsidRDefault="00072441" w:rsidP="006C6337">
      <w:pPr>
        <w:pStyle w:val="Ttulo2"/>
        <w:contextualSpacing w:val="0"/>
      </w:pPr>
      <w:bookmarkStart w:id="29" w:name="_rhc5lt4clge" w:colFirst="0" w:colLast="0"/>
      <w:bookmarkEnd w:id="29"/>
      <w:r>
        <w:lastRenderedPageBreak/>
        <w:t xml:space="preserve">3.3. </w:t>
      </w:r>
      <w:commentRangeStart w:id="30"/>
      <w:commentRangeStart w:id="31"/>
      <w:r>
        <w:t>JUSTIFICACIÓN</w:t>
      </w:r>
      <w:commentRangeEnd w:id="30"/>
      <w:r>
        <w:commentReference w:id="30"/>
      </w:r>
      <w:commentRangeEnd w:id="31"/>
      <w:r>
        <w:commentReference w:id="31"/>
      </w:r>
    </w:p>
    <w:p w14:paraId="06AAE177" w14:textId="77777777" w:rsidR="00967E0C" w:rsidRDefault="00967E0C"/>
    <w:p w14:paraId="64985883" w14:textId="39FB58A5" w:rsidR="00967E0C" w:rsidRDefault="00072441">
      <w:r>
        <w:t>Actualmente en las Unidades Tecnológicas de Santander se están implementando las tecnologías de la información para mejorar los procesos internos, con base a esta iniciativa y teniendo en cuenta que existen muchas fallas en la ejecución de procedimientos de todo ámbito</w:t>
      </w:r>
      <w:r w:rsidR="00387F91">
        <w:t xml:space="preserve"> es necesario implementar un software a medida que </w:t>
      </w:r>
      <w:r w:rsidR="005B7002">
        <w:t>optimice estos procedimientos</w:t>
      </w:r>
      <w:r>
        <w:t xml:space="preserve">. </w:t>
      </w:r>
    </w:p>
    <w:p w14:paraId="438881F7" w14:textId="77777777" w:rsidR="00967E0C" w:rsidRDefault="00072441">
      <w: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6EEBB8B" w14:textId="77777777" w:rsidR="00967E0C" w:rsidRDefault="00967E0C"/>
    <w:p w14:paraId="6F9DA307" w14:textId="77777777" w:rsidR="00967E0C" w:rsidRDefault="00072441">
      <w:r>
        <w:t>A continuación planteamos los principales conflictos que encontramos al realizar una entrevista a algunos docentes, en base a sus respuestas determinamos las siguientes falencias en el actual método de plan de trabajo:</w:t>
      </w:r>
    </w:p>
    <w:p w14:paraId="0D843417" w14:textId="77777777" w:rsidR="00967E0C" w:rsidRDefault="00072441">
      <w:pPr>
        <w:numPr>
          <w:ilvl w:val="0"/>
          <w:numId w:val="6"/>
        </w:numPr>
        <w:ind w:hanging="360"/>
        <w:contextualSpacing/>
      </w:pPr>
      <w:r>
        <w:t>El documento es un archivo de Microsoft Excel, el cual contiene una serie de funciones que son fácilmente modificables y que de ser así pueden provocar errores.</w:t>
      </w:r>
    </w:p>
    <w:p w14:paraId="23CF033D" w14:textId="77777777" w:rsidR="00967E0C" w:rsidRDefault="00072441">
      <w:pPr>
        <w:numPr>
          <w:ilvl w:val="0"/>
          <w:numId w:val="6"/>
        </w:numPr>
        <w:ind w:hanging="360"/>
        <w:contextualSpacing/>
      </w:pPr>
      <w:r>
        <w:t>El archivo es susceptible a problemas de integridad, disponibilidad y usabilidad.</w:t>
      </w:r>
    </w:p>
    <w:p w14:paraId="57BC0D6E" w14:textId="77777777" w:rsidR="00967E0C" w:rsidRDefault="00072441">
      <w:pPr>
        <w:numPr>
          <w:ilvl w:val="0"/>
          <w:numId w:val="6"/>
        </w:numPr>
        <w:ind w:hanging="360"/>
        <w:contextualSpacing/>
      </w:pPr>
      <w:r>
        <w:lastRenderedPageBreak/>
        <w:t>La modificación del formato R-DC 54 es complicada.</w:t>
      </w:r>
    </w:p>
    <w:p w14:paraId="645C1FBB" w14:textId="77777777" w:rsidR="00967E0C" w:rsidRDefault="00072441">
      <w:pPr>
        <w:numPr>
          <w:ilvl w:val="0"/>
          <w:numId w:val="6"/>
        </w:numPr>
        <w:ind w:hanging="360"/>
        <w:contextualSpacing/>
      </w:pPr>
      <w:r>
        <w:t>El formato tiene una estructura poco intuitiva.</w:t>
      </w:r>
    </w:p>
    <w:p w14:paraId="3D3A42EB" w14:textId="77777777" w:rsidR="00967E0C" w:rsidRDefault="00072441">
      <w: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F26001E" w14:textId="77777777" w:rsidR="00967E0C" w:rsidRDefault="00967E0C"/>
    <w:p w14:paraId="6FDF7B6D" w14:textId="77777777" w:rsidR="00967E0C" w:rsidRDefault="00967E0C"/>
    <w:p w14:paraId="6B8F009A" w14:textId="77777777" w:rsidR="00967E0C" w:rsidRDefault="00967E0C"/>
    <w:p w14:paraId="68170576" w14:textId="77777777" w:rsidR="00967E0C" w:rsidRDefault="00967E0C"/>
    <w:p w14:paraId="563960E6" w14:textId="77777777" w:rsidR="00967E0C" w:rsidRDefault="00967E0C"/>
    <w:p w14:paraId="72473A02" w14:textId="77777777" w:rsidR="00967E0C" w:rsidRDefault="00967E0C"/>
    <w:p w14:paraId="3189527E" w14:textId="77777777" w:rsidR="00967E0C" w:rsidRDefault="00967E0C"/>
    <w:p w14:paraId="7C2E77AC" w14:textId="77777777" w:rsidR="00967E0C" w:rsidRDefault="00967E0C"/>
    <w:p w14:paraId="19C01B12" w14:textId="77777777" w:rsidR="006C6337" w:rsidRDefault="006C6337"/>
    <w:p w14:paraId="1DB201C4" w14:textId="77777777" w:rsidR="00967E0C" w:rsidRDefault="00072441">
      <w:pPr>
        <w:pStyle w:val="Ttulo2"/>
        <w:contextualSpacing w:val="0"/>
      </w:pPr>
      <w:bookmarkStart w:id="32" w:name="_hx08v1l25fxo" w:colFirst="0" w:colLast="0"/>
      <w:bookmarkEnd w:id="32"/>
      <w:r>
        <w:lastRenderedPageBreak/>
        <w:t>3.4. OBJETIVOS</w:t>
      </w:r>
    </w:p>
    <w:p w14:paraId="50FA6E7B" w14:textId="77777777" w:rsidR="00967E0C" w:rsidRDefault="00072441">
      <w:pPr>
        <w:pStyle w:val="Ttulo3"/>
        <w:contextualSpacing w:val="0"/>
      </w:pPr>
      <w:bookmarkStart w:id="33" w:name="_bchcrryebd9s" w:colFirst="0" w:colLast="0"/>
      <w:bookmarkEnd w:id="33"/>
      <w:r>
        <w:t>3.4.1. OBJETIVO GENERAL</w:t>
      </w:r>
    </w:p>
    <w:p w14:paraId="326D39F4" w14:textId="77777777" w:rsidR="00967E0C" w:rsidRDefault="00967E0C"/>
    <w:p w14:paraId="2355143E" w14:textId="77777777" w:rsidR="00967E0C" w:rsidRDefault="00072441">
      <w:pPr>
        <w:widowControl/>
      </w:pPr>
      <w: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t>source</w:t>
      </w:r>
      <w:proofErr w:type="spellEnd"/>
      <w:r>
        <w:t>.</w:t>
      </w:r>
    </w:p>
    <w:p w14:paraId="11F656C2" w14:textId="77777777" w:rsidR="00967E0C" w:rsidRDefault="00967E0C">
      <w:bookmarkStart w:id="34" w:name="_17dp8vu" w:colFirst="0" w:colLast="0"/>
      <w:bookmarkEnd w:id="34"/>
    </w:p>
    <w:p w14:paraId="326B07DA" w14:textId="77777777" w:rsidR="00967E0C" w:rsidRDefault="00072441">
      <w:pPr>
        <w:pStyle w:val="Ttulo3"/>
        <w:contextualSpacing w:val="0"/>
      </w:pPr>
      <w:bookmarkStart w:id="35" w:name="_5fobqr2ec31f" w:colFirst="0" w:colLast="0"/>
      <w:bookmarkEnd w:id="35"/>
      <w:r>
        <w:t>3.4.2. OBJETIVO ESPECÍFICOS</w:t>
      </w:r>
    </w:p>
    <w:p w14:paraId="4F18F296" w14:textId="77777777" w:rsidR="00967E0C" w:rsidRDefault="00967E0C"/>
    <w:p w14:paraId="0B1F4DC5" w14:textId="77777777" w:rsidR="00967E0C" w:rsidRDefault="00072441">
      <w:pPr>
        <w:jc w:val="center"/>
      </w:pPr>
      <w:r>
        <w:t>Tabla 1. Objetivos específicos</w:t>
      </w:r>
      <w:r>
        <w:rPr>
          <w:b/>
          <w:color w:val="FFFFFF"/>
        </w:rPr>
        <w:t xml:space="preserve"> ro</w:t>
      </w:r>
    </w:p>
    <w:tbl>
      <w:tblPr>
        <w:tblStyle w:val="a0"/>
        <w:tblW w:w="933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000" w:firstRow="0" w:lastRow="0" w:firstColumn="0" w:lastColumn="0" w:noHBand="0" w:noVBand="0"/>
      </w:tblPr>
      <w:tblGrid>
        <w:gridCol w:w="767"/>
        <w:gridCol w:w="8565"/>
      </w:tblGrid>
      <w:tr w:rsidR="00967E0C" w14:paraId="79F36507" w14:textId="77777777">
        <w:trPr>
          <w:jc w:val="center"/>
        </w:trPr>
        <w:tc>
          <w:tcPr>
            <w:tcW w:w="767" w:type="dxa"/>
            <w:tcBorders>
              <w:top w:val="single" w:sz="4" w:space="0" w:color="9BBB59"/>
              <w:left w:val="single" w:sz="4" w:space="0" w:color="9BBB59"/>
              <w:bottom w:val="single" w:sz="4" w:space="0" w:color="9BBB59"/>
              <w:right w:val="nil"/>
            </w:tcBorders>
            <w:shd w:val="clear" w:color="auto" w:fill="9BBB59"/>
            <w:vAlign w:val="center"/>
          </w:tcPr>
          <w:p w14:paraId="4AF739E9" w14:textId="77777777" w:rsidR="00967E0C" w:rsidRDefault="00072441">
            <w:pPr>
              <w:spacing w:before="0" w:line="240" w:lineRule="auto"/>
              <w:jc w:val="center"/>
              <w:rPr>
                <w:color w:val="FFFFFF"/>
              </w:rPr>
            </w:pPr>
            <w:r>
              <w:rPr>
                <w:b/>
                <w:color w:val="FFFFFF"/>
              </w:rPr>
              <w:t>Nro.</w:t>
            </w:r>
          </w:p>
        </w:tc>
        <w:tc>
          <w:tcPr>
            <w:tcW w:w="8565" w:type="dxa"/>
            <w:tcBorders>
              <w:top w:val="single" w:sz="4" w:space="0" w:color="9BBB59"/>
              <w:left w:val="nil"/>
              <w:bottom w:val="single" w:sz="4" w:space="0" w:color="9BBB59"/>
              <w:right w:val="single" w:sz="4" w:space="0" w:color="9BBB59"/>
            </w:tcBorders>
            <w:shd w:val="clear" w:color="auto" w:fill="9BBB59"/>
            <w:vAlign w:val="center"/>
          </w:tcPr>
          <w:p w14:paraId="09757418" w14:textId="77777777" w:rsidR="00967E0C" w:rsidRDefault="00072441">
            <w:pPr>
              <w:spacing w:before="0" w:line="240" w:lineRule="auto"/>
              <w:jc w:val="center"/>
              <w:rPr>
                <w:color w:val="FFFFFF"/>
              </w:rPr>
            </w:pPr>
            <w:r>
              <w:rPr>
                <w:b/>
                <w:color w:val="FFFFFF"/>
              </w:rPr>
              <w:t>Objetivo específico</w:t>
            </w:r>
          </w:p>
        </w:tc>
      </w:tr>
      <w:tr w:rsidR="00967E0C" w14:paraId="4D63AE3C" w14:textId="77777777">
        <w:trPr>
          <w:jc w:val="center"/>
        </w:trPr>
        <w:tc>
          <w:tcPr>
            <w:tcW w:w="767" w:type="dxa"/>
            <w:vAlign w:val="center"/>
          </w:tcPr>
          <w:p w14:paraId="0977B31C" w14:textId="77777777" w:rsidR="00967E0C" w:rsidRDefault="00072441">
            <w:pPr>
              <w:spacing w:before="0" w:line="240" w:lineRule="auto"/>
              <w:jc w:val="center"/>
            </w:pPr>
            <w:r>
              <w:t>1</w:t>
            </w:r>
          </w:p>
        </w:tc>
        <w:tc>
          <w:tcPr>
            <w:tcW w:w="8565" w:type="dxa"/>
            <w:vAlign w:val="center"/>
          </w:tcPr>
          <w:p w14:paraId="501EEC7F" w14:textId="77777777" w:rsidR="00967E0C" w:rsidRDefault="00072441">
            <w:pPr>
              <w:widowControl/>
            </w:pPr>
            <w:r>
              <w:t>Diseñar una arquitectura software que permita gestionar el proceso de planeación de las actividades de los docentes de tiempo completo, basados en el formato R-DC-54 de las UTS.</w:t>
            </w:r>
          </w:p>
        </w:tc>
      </w:tr>
      <w:tr w:rsidR="00967E0C" w14:paraId="65489D7B" w14:textId="77777777">
        <w:trPr>
          <w:trHeight w:val="60"/>
          <w:jc w:val="center"/>
        </w:trPr>
        <w:tc>
          <w:tcPr>
            <w:tcW w:w="767" w:type="dxa"/>
            <w:shd w:val="clear" w:color="auto" w:fill="EAF1DD"/>
            <w:vAlign w:val="center"/>
          </w:tcPr>
          <w:p w14:paraId="0420156F" w14:textId="77777777" w:rsidR="00967E0C" w:rsidRDefault="00072441">
            <w:pPr>
              <w:spacing w:before="0" w:line="240" w:lineRule="auto"/>
              <w:jc w:val="center"/>
            </w:pPr>
            <w:r>
              <w:t>2</w:t>
            </w:r>
          </w:p>
        </w:tc>
        <w:tc>
          <w:tcPr>
            <w:tcW w:w="8565" w:type="dxa"/>
            <w:shd w:val="clear" w:color="auto" w:fill="EAF1DD"/>
            <w:vAlign w:val="center"/>
          </w:tcPr>
          <w:p w14:paraId="5DE2EA6F" w14:textId="77777777" w:rsidR="00967E0C" w:rsidRDefault="00072441">
            <w:pPr>
              <w:widowControl/>
            </w:pPr>
            <w:r>
              <w:t xml:space="preserve">Desarrollar, codificar e implementar el código fuente correspondiente a los modelos para el correcto funcionamiento de la aplicación basado en los </w:t>
            </w:r>
            <w:r>
              <w:lastRenderedPageBreak/>
              <w:t>modelos y estructuras planteadas anteriormente.</w:t>
            </w:r>
          </w:p>
        </w:tc>
      </w:tr>
      <w:tr w:rsidR="00967E0C" w14:paraId="4A61772D" w14:textId="77777777">
        <w:trPr>
          <w:trHeight w:val="60"/>
          <w:jc w:val="center"/>
        </w:trPr>
        <w:tc>
          <w:tcPr>
            <w:tcW w:w="767" w:type="dxa"/>
            <w:vAlign w:val="center"/>
          </w:tcPr>
          <w:p w14:paraId="2DCE6CDF" w14:textId="77777777" w:rsidR="00967E0C" w:rsidRDefault="00072441">
            <w:pPr>
              <w:spacing w:before="0" w:line="240" w:lineRule="auto"/>
              <w:jc w:val="center"/>
            </w:pPr>
            <w:r>
              <w:lastRenderedPageBreak/>
              <w:t>3</w:t>
            </w:r>
          </w:p>
        </w:tc>
        <w:tc>
          <w:tcPr>
            <w:tcW w:w="8565" w:type="dxa"/>
            <w:vAlign w:val="center"/>
          </w:tcPr>
          <w:p w14:paraId="63338425" w14:textId="77777777" w:rsidR="00967E0C" w:rsidRDefault="00072441">
            <w:pPr>
              <w:widowControl/>
            </w:pPr>
            <w:r>
              <w:t>Diseñar y realizar pruebas funcionales, de usabilidad y de carga al sistema de información desarrollado, verificando de esta manera el correcto funcionamiento.</w:t>
            </w:r>
          </w:p>
        </w:tc>
      </w:tr>
    </w:tbl>
    <w:p w14:paraId="1825DD3B" w14:textId="77777777" w:rsidR="00967E0C" w:rsidRDefault="00967E0C">
      <w:pPr>
        <w:jc w:val="center"/>
      </w:pPr>
    </w:p>
    <w:p w14:paraId="7FA4D8C7" w14:textId="77777777" w:rsidR="00967E0C" w:rsidRDefault="00072441">
      <w:pPr>
        <w:jc w:val="center"/>
      </w:pPr>
      <w:r>
        <w:t>Fuente: Autores</w:t>
      </w:r>
    </w:p>
    <w:p w14:paraId="721D3AE8" w14:textId="77777777" w:rsidR="00967E0C" w:rsidRDefault="00967E0C">
      <w:pPr>
        <w:rPr>
          <w:color w:val="A6A6A6"/>
        </w:rPr>
      </w:pPr>
      <w:bookmarkStart w:id="36" w:name="_bjnr2lo1xk80" w:colFirst="0" w:colLast="0"/>
      <w:bookmarkEnd w:id="36"/>
    </w:p>
    <w:p w14:paraId="6669D6C8" w14:textId="77777777" w:rsidR="00967E0C" w:rsidRDefault="00967E0C">
      <w:pPr>
        <w:rPr>
          <w:color w:val="A6A6A6"/>
        </w:rPr>
      </w:pPr>
      <w:bookmarkStart w:id="37" w:name="_d74h7kiqjr8n" w:colFirst="0" w:colLast="0"/>
      <w:bookmarkEnd w:id="37"/>
    </w:p>
    <w:p w14:paraId="0561A448" w14:textId="77777777" w:rsidR="00967E0C" w:rsidRDefault="00967E0C">
      <w:pPr>
        <w:rPr>
          <w:color w:val="A6A6A6"/>
        </w:rPr>
      </w:pPr>
      <w:bookmarkStart w:id="38" w:name="_nt4gb5vvt4bd" w:colFirst="0" w:colLast="0"/>
      <w:bookmarkEnd w:id="38"/>
    </w:p>
    <w:p w14:paraId="0DE807AB" w14:textId="77777777" w:rsidR="00967E0C" w:rsidRDefault="00967E0C">
      <w:pPr>
        <w:rPr>
          <w:color w:val="A6A6A6"/>
        </w:rPr>
      </w:pPr>
      <w:bookmarkStart w:id="39" w:name="_4s3wogq7mc8j" w:colFirst="0" w:colLast="0"/>
      <w:bookmarkEnd w:id="39"/>
    </w:p>
    <w:p w14:paraId="197AF6BA" w14:textId="77777777" w:rsidR="00967E0C" w:rsidRDefault="00967E0C">
      <w:pPr>
        <w:rPr>
          <w:color w:val="A6A6A6"/>
        </w:rPr>
      </w:pPr>
      <w:bookmarkStart w:id="40" w:name="_6xcq7jfyjnkw" w:colFirst="0" w:colLast="0"/>
      <w:bookmarkEnd w:id="40"/>
    </w:p>
    <w:p w14:paraId="1D57FB9D" w14:textId="77777777" w:rsidR="00967E0C" w:rsidRDefault="00967E0C">
      <w:pPr>
        <w:rPr>
          <w:color w:val="A6A6A6"/>
        </w:rPr>
      </w:pPr>
      <w:bookmarkStart w:id="41" w:name="_uo1unx16ltr3" w:colFirst="0" w:colLast="0"/>
      <w:bookmarkEnd w:id="41"/>
    </w:p>
    <w:p w14:paraId="535C78CC" w14:textId="77777777" w:rsidR="00967E0C" w:rsidRDefault="00967E0C">
      <w:pPr>
        <w:rPr>
          <w:color w:val="A6A6A6"/>
        </w:rPr>
      </w:pPr>
      <w:bookmarkStart w:id="42" w:name="_qff0gv9kozkh" w:colFirst="0" w:colLast="0"/>
      <w:bookmarkEnd w:id="42"/>
    </w:p>
    <w:p w14:paraId="7677A578" w14:textId="77777777" w:rsidR="008647DF" w:rsidRDefault="008647DF">
      <w:pPr>
        <w:rPr>
          <w:color w:val="A6A6A6"/>
        </w:rPr>
      </w:pPr>
    </w:p>
    <w:p w14:paraId="6713D797" w14:textId="77777777" w:rsidR="008647DF" w:rsidRDefault="008647DF">
      <w:pPr>
        <w:rPr>
          <w:color w:val="A6A6A6"/>
        </w:rPr>
      </w:pPr>
    </w:p>
    <w:p w14:paraId="7F42A460" w14:textId="77777777" w:rsidR="008647DF" w:rsidRDefault="008647DF">
      <w:pPr>
        <w:rPr>
          <w:color w:val="A6A6A6"/>
        </w:rPr>
      </w:pPr>
    </w:p>
    <w:p w14:paraId="1D92FDE2" w14:textId="77777777" w:rsidR="00967E0C" w:rsidRDefault="00967E0C">
      <w:pPr>
        <w:rPr>
          <w:color w:val="A6A6A6"/>
        </w:rPr>
      </w:pPr>
      <w:bookmarkStart w:id="43" w:name="_3rdcrjn" w:colFirst="0" w:colLast="0"/>
      <w:bookmarkEnd w:id="43"/>
    </w:p>
    <w:p w14:paraId="2B227D6D" w14:textId="77777777" w:rsidR="00967E0C" w:rsidRDefault="00072441" w:rsidP="008647DF">
      <w:pPr>
        <w:pStyle w:val="Ttulo2"/>
        <w:contextualSpacing w:val="0"/>
      </w:pPr>
      <w:bookmarkStart w:id="44" w:name="_kxcrpnuxnto" w:colFirst="0" w:colLast="0"/>
      <w:bookmarkEnd w:id="44"/>
      <w:r>
        <w:lastRenderedPageBreak/>
        <w:t>3.5. ANTECEDENTES / ESTADO DEL ARTE</w:t>
      </w:r>
    </w:p>
    <w:p w14:paraId="65328C85" w14:textId="77777777" w:rsidR="00967E0C" w:rsidRDefault="00967E0C" w:rsidP="008647DF"/>
    <w:p w14:paraId="5F45C6EC" w14:textId="77777777" w:rsidR="00967E0C" w:rsidRDefault="00072441" w:rsidP="008647DF">
      <w: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12ED2833" w14:textId="67D866F3" w:rsidR="00967E0C" w:rsidRDefault="008647DF" w:rsidP="008647DF">
      <w:r>
        <w:fldChar w:fldCharType="begin" w:fldLock="1"/>
      </w:r>
      <w: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fldChar w:fldCharType="separate"/>
      </w:r>
      <w:r w:rsidRPr="008647DF">
        <w:rPr>
          <w:noProof/>
        </w:rPr>
        <w:t>(Gimenez de Litebi Aznar, 2010)</w:t>
      </w:r>
      <w:r>
        <w:fldChar w:fldCharType="end"/>
      </w:r>
      <w:r w:rsidR="00072441">
        <w:t xml:space="preserve">, director de desarrollo de negocio de </w:t>
      </w:r>
      <w:proofErr w:type="spellStart"/>
      <w:r w:rsidR="00072441">
        <w:t>Litebi</w:t>
      </w:r>
      <w:proofErr w:type="spellEnd"/>
      <w:r w:rsidR="00072441">
        <w:t>, redacta en su artículo “Muy breve historia del software” y explica:</w:t>
      </w:r>
      <w:r w:rsidR="00072441">
        <w:rPr>
          <w:color w:val="444444"/>
        </w:rPr>
        <w:t xml:space="preserve"> “</w:t>
      </w:r>
      <w:r w:rsidR="00072441">
        <w:rPr>
          <w:i/>
        </w:rPr>
        <w:t xml:space="preserve">El </w:t>
      </w:r>
      <w:r w:rsidR="00072441">
        <w:rPr>
          <w:b/>
          <w:i/>
        </w:rPr>
        <w:t>software, que comenzó siendo un asunto de científicos y proyectos gubernamentales</w:t>
      </w:r>
      <w:r w:rsidR="00072441">
        <w:rPr>
          <w:i/>
        </w:rPr>
        <w:t xml:space="preserve"> hechos prácticamente a medida pasó a ser, a partir de los años 60 y 70, parte del entorno empresarial y utilizado de forma habitual en grandes empresas.</w:t>
      </w:r>
      <w:r w:rsidR="00072441">
        <w:t xml:space="preserve">” </w:t>
      </w:r>
    </w:p>
    <w:p w14:paraId="2F2BE58D" w14:textId="77777777" w:rsidR="00967E0C" w:rsidRDefault="00967E0C" w:rsidP="008647DF"/>
    <w:p w14:paraId="42120E77" w14:textId="0F730003" w:rsidR="00967E0C" w:rsidRDefault="00072441" w:rsidP="008647DF">
      <w:r>
        <w:t>Al hacer un repaso de cómo han cambiado las cosas, se notaría como la introducción del software ha modificado algunas actividades, según</w:t>
      </w:r>
      <w:r w:rsidR="00A6032B">
        <w:t xml:space="preserve"> </w:t>
      </w:r>
      <w:r w:rsidR="00A6032B">
        <w:fldChar w:fldCharType="begin" w:fldLock="1"/>
      </w:r>
      <w:r w:rsidR="00A64DBA">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00A6032B">
        <w:fldChar w:fldCharType="separate"/>
      </w:r>
      <w:r w:rsidR="00A6032B" w:rsidRPr="00A6032B">
        <w:rPr>
          <w:noProof/>
        </w:rPr>
        <w:t>(Morato, 2016)</w:t>
      </w:r>
      <w:r w:rsidR="00A6032B">
        <w:fldChar w:fldCharType="end"/>
      </w:r>
      <w:r>
        <w:t xml:space="preserve">: </w:t>
      </w:r>
    </w:p>
    <w:p w14:paraId="49C1C691" w14:textId="20EB9864" w:rsidR="00967E0C" w:rsidRDefault="00072441">
      <w:pPr>
        <w:ind w:left="564" w:right="620"/>
      </w:pPr>
      <w:r>
        <w:rPr>
          <w:i/>
        </w:rPr>
        <w:t xml:space="preserve">“Antes para ver películas y series, teníamos que ir a rentar un DVD a un lugar físico; ahora las vemos en </w:t>
      </w:r>
      <w:proofErr w:type="spellStart"/>
      <w:r>
        <w:rPr>
          <w:i/>
        </w:rPr>
        <w:t>Netflix</w:t>
      </w:r>
      <w:proofErr w:type="spellEnd"/>
      <w:r>
        <w:rPr>
          <w:i/>
        </w:rPr>
        <w:t xml:space="preserve">, una empresa de software. Antes para pedir un taxi, teníamos que salir a la calle a pedirlo (si es que pasaba); ahora un auto con la mejor atención al cliente nos recoge en la puerta de nuestra casa con </w:t>
      </w:r>
      <w:proofErr w:type="spellStart"/>
      <w:r>
        <w:rPr>
          <w:i/>
        </w:rPr>
        <w:t>Uber</w:t>
      </w:r>
      <w:proofErr w:type="spellEnd"/>
      <w:r>
        <w:rPr>
          <w:i/>
        </w:rPr>
        <w:t xml:space="preserve">, una empresa de software. Antes leer un libro </w:t>
      </w:r>
      <w:r>
        <w:rPr>
          <w:i/>
        </w:rPr>
        <w:lastRenderedPageBreak/>
        <w:t>significaba conseguirlo físicamente en alguna librería o biblioteca; ahora puedes pagar por un e-</w:t>
      </w:r>
      <w:proofErr w:type="spellStart"/>
      <w:r>
        <w:rPr>
          <w:i/>
        </w:rPr>
        <w:t>book</w:t>
      </w:r>
      <w:proofErr w:type="spellEnd"/>
      <w:r>
        <w:rPr>
          <w:i/>
        </w:rPr>
        <w:t>, el cual es software, y lo descargas para leerlo en tu Kindle. Antes comprar cosas significaba ir a una tienda física; ahora puedes comprar lo que quieras en Linio o Amazon, empresas de software, d</w:t>
      </w:r>
      <w:r w:rsidR="00A64DBA">
        <w:rPr>
          <w:i/>
        </w:rPr>
        <w:t>esde la comodidad de tu hogar.”</w:t>
      </w:r>
    </w:p>
    <w:p w14:paraId="29EB92A0" w14:textId="22EC3003" w:rsidR="00967E0C" w:rsidRDefault="00072441">
      <w:r>
        <w:t xml:space="preserve">En 2013, Estados Unidos, por la necesidad de encontrar información necesaria para la lucha antiterrorista recurrió a </w:t>
      </w:r>
      <w:proofErr w:type="spellStart"/>
      <w:r>
        <w:t>Silicon</w:t>
      </w:r>
      <w:proofErr w:type="spellEnd"/>
      <w:r>
        <w:t xml:space="preserve"> Valley, el cual respondió con una revolución en la tecnología, según</w:t>
      </w:r>
      <w:r w:rsidR="00A64DBA">
        <w:t xml:space="preserve"> </w:t>
      </w:r>
      <w:r w:rsidR="00A64DBA">
        <w:fldChar w:fldCharType="begin" w:fldLock="1"/>
      </w:r>
      <w:r w:rsidR="00A64DBA">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00A64DBA">
        <w:fldChar w:fldCharType="separate"/>
      </w:r>
      <w:r w:rsidR="00A64DBA" w:rsidRPr="00A64DBA">
        <w:rPr>
          <w:noProof/>
        </w:rPr>
        <w:t>(Risen, 2013)</w:t>
      </w:r>
      <w:r w:rsidR="00A64DBA">
        <w:fldChar w:fldCharType="end"/>
      </w:r>
      <w:r>
        <w:t>: “</w:t>
      </w:r>
      <w:r>
        <w:rPr>
          <w:i/>
        </w:rPr>
        <w:t>Con ello, por primera vez, los espías de Estados Unidos tienen la capacidad de rastrear las actividades y movimientos de una persona en casi cualquier lugar del mundo sin necesidad de vigilarla directamente o de escuchar sus conversaciones.</w:t>
      </w:r>
      <w:r w:rsidR="00A64DBA">
        <w:t>”.</w:t>
      </w:r>
    </w:p>
    <w:p w14:paraId="4D64D7D2" w14:textId="1C09A1C1" w:rsidR="00967E0C" w:rsidRDefault="00072441">
      <w:r>
        <w:t>El</w:t>
      </w:r>
      <w:r w:rsidR="00C41624">
        <w:t xml:space="preserve"> </w:t>
      </w:r>
      <w:r w:rsidR="00C41624">
        <w:fldChar w:fldCharType="begin" w:fldLock="1"/>
      </w:r>
      <w:r w:rsidR="00C41624">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00C41624">
        <w:fldChar w:fldCharType="separate"/>
      </w:r>
      <w:r w:rsidR="00C41624" w:rsidRPr="00C41624">
        <w:rPr>
          <w:noProof/>
        </w:rPr>
        <w:t>(Majó, Joan, &amp; Pere, 2001)</w:t>
      </w:r>
      <w:r w:rsidR="00C41624">
        <w:fldChar w:fldCharType="end"/>
      </w:r>
      <w:r>
        <w:t xml:space="preserve"> expresa acerca de las </w:t>
      </w:r>
      <w:proofErr w:type="spellStart"/>
      <w:r>
        <w:t>TICs</w:t>
      </w:r>
      <w:proofErr w:type="spellEnd"/>
      <w:r>
        <w:t>:</w:t>
      </w:r>
    </w:p>
    <w:p w14:paraId="30B86902" w14:textId="275DAFBE" w:rsidR="00967E0C" w:rsidRDefault="00072441">
      <w:pPr>
        <w:ind w:left="714" w:right="620"/>
      </w:pPr>
      <w:r>
        <w:rPr>
          <w:i/>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w:t>
      </w:r>
      <w:r w:rsidR="00C41624">
        <w:rPr>
          <w:i/>
        </w:rPr>
        <w:t>te lo que nos ofrecen las TIC.”</w:t>
      </w:r>
    </w:p>
    <w:p w14:paraId="2DA143C6" w14:textId="77777777" w:rsidR="00967E0C" w:rsidRDefault="00072441">
      <w:r>
        <w:t xml:space="preserve">En la actualidad las tecnologías de la información avanzan a gran velocidad, al echar un vistazo a lo que acontece en distintas parte del mundo, encontramos como cada región </w:t>
      </w:r>
      <w:r>
        <w:lastRenderedPageBreak/>
        <w:t>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1EB1D8CD" w14:textId="77777777" w:rsidR="00967E0C" w:rsidRDefault="00967E0C">
      <w:pPr>
        <w:rPr>
          <w:color w:val="FF0000"/>
        </w:rPr>
      </w:pPr>
    </w:p>
    <w:p w14:paraId="27D6EA18" w14:textId="103CB1CD" w:rsidR="00967E0C" w:rsidRDefault="00072441">
      <w:r>
        <w:t>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w:t>
      </w:r>
      <w:r w:rsidR="00A64DBA">
        <w:t xml:space="preserve"> </w:t>
      </w:r>
      <w:r w:rsidR="00A64DBA">
        <w:fldChar w:fldCharType="begin" w:fldLock="1"/>
      </w:r>
      <w:r w:rsidR="009C7786">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00A64DBA">
        <w:fldChar w:fldCharType="separate"/>
      </w:r>
      <w:r w:rsidR="00A64DBA" w:rsidRPr="00A64DBA">
        <w:rPr>
          <w:noProof/>
        </w:rPr>
        <w:t>(Cordeiro, 2014)</w:t>
      </w:r>
      <w:r w:rsidR="00A64DBA">
        <w:fldChar w:fldCharType="end"/>
      </w:r>
      <w:r>
        <w:t>, “</w:t>
      </w:r>
      <w:r>
        <w:rPr>
          <w:i/>
        </w:rPr>
        <w:t>Japón se ha involucrado muchísimo en ciencia y tecnología y eso es lo importante que un país solo avanza cuando se dedica a la ciencia y tecnología, así como Japón están muchos otros países como Corea del Sur, Hong Kong, entre otros</w:t>
      </w:r>
      <w:r>
        <w:t>”, esta afirmación da a entender como la inclusión de procesos apoyados en la tecnología se convierten en la vía más notable para el crecimiento económico.</w:t>
      </w:r>
    </w:p>
    <w:p w14:paraId="7ADF6857" w14:textId="77777777" w:rsidR="00967E0C" w:rsidRDefault="00967E0C"/>
    <w:p w14:paraId="67B2D8B3" w14:textId="1145875F" w:rsidR="00967E0C" w:rsidRDefault="00072441">
      <w:r>
        <w:t xml:space="preserve">En Latinoamérica, la llegada de tecnologías es más lenta, lo que hace que siempre se ubique por debajo del desarrollo tecnológico en comparación a países </w:t>
      </w:r>
      <w:r w:rsidR="00A64DBA">
        <w:t>europeos,</w:t>
      </w:r>
      <w:r>
        <w:t xml:space="preserve"> no obstante, se pueden resaltar sistemas que se han instalado para mejorar la calidad de vida de los habitantes, logrando una gran aceptación y despertando un gran interés de los entes gubernamentales en la búsqueda de conocimiento tecnológico.</w:t>
      </w:r>
    </w:p>
    <w:p w14:paraId="5330380C" w14:textId="6DE2C539" w:rsidR="00967E0C" w:rsidRDefault="00072441">
      <w:r>
        <w:lastRenderedPageBreak/>
        <w:t xml:space="preserve">La tecnología puede relacionarse fácilmente con cualquier campo de acción, permitiendo integración y/o mejoramiento de los procesos, una de las premisas según </w:t>
      </w:r>
      <w:r w:rsidR="009C7786">
        <w:t xml:space="preserve"> </w:t>
      </w:r>
      <w:r w:rsidR="009C7786">
        <w:fldChar w:fldCharType="begin" w:fldLock="1"/>
      </w:r>
      <w:r w:rsidR="009C7786">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009C7786">
        <w:fldChar w:fldCharType="separate"/>
      </w:r>
      <w:r w:rsidR="009C7786" w:rsidRPr="009C7786">
        <w:rPr>
          <w:noProof/>
        </w:rPr>
        <w:t>(Manuel Luzuriaga Directora, Alejandra Cechich CoDirectora, &amp; Rossi, 2011)</w:t>
      </w:r>
      <w:r w:rsidR="009C7786">
        <w:fldChar w:fldCharType="end"/>
      </w:r>
      <w:r>
        <w:t xml:space="preserve"> es que es posible partir </w:t>
      </w:r>
      <w:r>
        <w:rPr>
          <w:i/>
        </w:rPr>
        <w:t>“desde un proceso de características “caóticas” a un proceso estandarizado y comprensible, capaz de resolver los requerimientos de usuario en menos tiempo y con mayor precisión y efectividad”</w:t>
      </w:r>
      <w:r w:rsidR="009C7786">
        <w:t xml:space="preserve">. Adicional, </w:t>
      </w:r>
      <w:r w:rsidR="009C7786">
        <w:fldChar w:fldCharType="begin" w:fldLock="1"/>
      </w:r>
      <w:r w:rsidR="001B19AA">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009C7786">
        <w:fldChar w:fldCharType="separate"/>
      </w:r>
      <w:r w:rsidR="009C7786" w:rsidRPr="009C7786">
        <w:rPr>
          <w:noProof/>
        </w:rPr>
        <w:t>(Manuel Luzuriaga Directora et al., 2011)</w:t>
      </w:r>
      <w:r w:rsidR="009C7786">
        <w:fldChar w:fldCharType="end"/>
      </w:r>
      <w:r>
        <w:t xml:space="preserve"> complementa: </w:t>
      </w:r>
      <w:r>
        <w:rPr>
          <w:i/>
        </w:rPr>
        <w:t>“es fundamental contar con una herramienta de software que soporte dicho proceso para llegar a buenos resultados”.</w:t>
      </w:r>
    </w:p>
    <w:p w14:paraId="7BE30936" w14:textId="77777777" w:rsidR="00967E0C" w:rsidRDefault="00967E0C"/>
    <w:p w14:paraId="4FE54930" w14:textId="3545FE20" w:rsidR="00967E0C" w:rsidRDefault="00072441">
      <w:r>
        <w:t xml:space="preserve">El uso de la tecnología en Colombia aún es muy escaso en comparación a otros países, incluso existen sectores en los que no ha ingresado ningún estímulo tecnológico, </w:t>
      </w:r>
      <w:r w:rsidR="00C526C6">
        <w:fldChar w:fldCharType="begin" w:fldLock="1"/>
      </w:r>
      <w:r w:rsidR="00B1454C">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00C526C6">
        <w:fldChar w:fldCharType="separate"/>
      </w:r>
      <w:r w:rsidR="00C526C6" w:rsidRPr="00C526C6">
        <w:rPr>
          <w:noProof/>
        </w:rPr>
        <w:t>(Bermeo, González Bañales, &amp; Otálora, 2013)</w:t>
      </w:r>
      <w:r w:rsidR="00C526C6">
        <w:fldChar w:fldCharType="end"/>
      </w:r>
      <w:r w:rsidR="0047113D">
        <w:t xml:space="preserve"> </w:t>
      </w:r>
      <w:r>
        <w:t>afirma</w:t>
      </w:r>
      <w:r w:rsidR="00C526C6">
        <w:t>n</w:t>
      </w:r>
      <w:r>
        <w:t xml:space="preserve"> que en Tolima el desarrollo tecnológico es bajo por: </w:t>
      </w:r>
      <w:r>
        <w:rPr>
          <w:i/>
        </w:rPr>
        <w:t>“la escasa importancia del capital relacional especialmente con actores de ciencia y tecnología, y de la innovación tecnológica orientada a la creación de nuevos productos y servicios TIC, como factores clave que soporten su crecimiento”</w:t>
      </w:r>
      <w:r>
        <w:t>.</w:t>
      </w:r>
    </w:p>
    <w:p w14:paraId="2A3597EC" w14:textId="658283FA" w:rsidR="00967E0C" w:rsidRDefault="001B19AA">
      <w:r>
        <w:fldChar w:fldCharType="begin" w:fldLock="1"/>
      </w:r>
      <w:r w:rsidR="00034AB8">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fldChar w:fldCharType="separate"/>
      </w:r>
      <w:r w:rsidRPr="001B19AA">
        <w:rPr>
          <w:noProof/>
        </w:rPr>
        <w:t>(Neumann, 1993)</w:t>
      </w:r>
      <w:r>
        <w:fldChar w:fldCharType="end"/>
      </w:r>
      <w:r w:rsidR="0047113D">
        <w:t xml:space="preserve"> </w:t>
      </w:r>
      <w:r>
        <w:t>sugiere</w:t>
      </w:r>
      <w:r w:rsidR="00072441">
        <w:t>: “</w:t>
      </w:r>
      <w:r w:rsidR="00072441">
        <w:rPr>
          <w:i/>
        </w:rPr>
        <w:t>Perfeccionar gradualmente los sistemas existentes e implementar mejoras para su uso operacional</w:t>
      </w:r>
      <w:r w:rsidR="00072441">
        <w:t>”, se puede considerar como una manera de incursionar en el mundo tecnológico.</w:t>
      </w:r>
    </w:p>
    <w:p w14:paraId="6511F846" w14:textId="77777777" w:rsidR="00967E0C" w:rsidRDefault="00967E0C"/>
    <w:p w14:paraId="7D6E7077" w14:textId="77777777" w:rsidR="00967E0C" w:rsidRDefault="00072441">
      <w:r>
        <w:t xml:space="preserve">En una investigación que se hizo, se dio una idea general de la mayor dificultad para </w:t>
      </w:r>
      <w:r>
        <w:lastRenderedPageBreak/>
        <w:t xml:space="preserve">sobresalir en las tecnologías en Colombia: </w:t>
      </w:r>
    </w:p>
    <w:p w14:paraId="10DD79AC" w14:textId="4BFE3304" w:rsidR="00967E0C" w:rsidRDefault="00072441">
      <w:r>
        <w:rPr>
          <w:i/>
        </w:rPr>
        <w:t xml:space="preserve">“Precios poco competitivos para el mercado internacional, bajos estándares de Calidad, inconveniente con el idioma de los </w:t>
      </w:r>
      <w:r w:rsidR="00034AB8">
        <w:rPr>
          <w:i/>
        </w:rPr>
        <w:t>países</w:t>
      </w:r>
      <w:r>
        <w:rPr>
          <w:i/>
        </w:rPr>
        <w:t xml:space="preserve"> a exportar, poco personal especializado, poca experiencia en mercados internacionales. Todos estos factores apuntan a un bajo nivel de capacidades de innovación que terminan en un bajo nivel de ventajas comparativas, lo cual significa firmas menos competitivas y por ende la</w:t>
      </w:r>
      <w:r w:rsidR="00034AB8">
        <w:rPr>
          <w:i/>
        </w:rPr>
        <w:t xml:space="preserve"> industria del software del paí</w:t>
      </w:r>
      <w:r>
        <w:rPr>
          <w:i/>
        </w:rPr>
        <w:t>s se ve afectado por estas falencias.</w:t>
      </w:r>
      <w:r w:rsidR="00034AB8">
        <w:t xml:space="preserve">” </w:t>
      </w:r>
      <w:r w:rsidR="00034AB8">
        <w:fldChar w:fldCharType="begin" w:fldLock="1"/>
      </w:r>
      <w:r w:rsidR="00034AB8">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00034AB8">
        <w:fldChar w:fldCharType="separate"/>
      </w:r>
      <w:r w:rsidR="00034AB8" w:rsidRPr="00034AB8">
        <w:rPr>
          <w:noProof/>
        </w:rPr>
        <w:t>(Palomino Zuluaga &amp; Arango Aramburo, 2011)</w:t>
      </w:r>
      <w:r w:rsidR="00034AB8">
        <w:fldChar w:fldCharType="end"/>
      </w:r>
    </w:p>
    <w:p w14:paraId="1B917974" w14:textId="77777777" w:rsidR="00967E0C" w:rsidRDefault="00072441">
      <w: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36ED12EF" w14:textId="507E2BA0" w:rsidR="00967E0C" w:rsidRDefault="00072441">
      <w:r>
        <w:t>Según</w:t>
      </w:r>
      <w:r w:rsidR="00034AB8">
        <w:t xml:space="preserve"> </w:t>
      </w:r>
      <w:r w:rsidR="00C41624">
        <w:fldChar w:fldCharType="begin" w:fldLock="1"/>
      </w:r>
      <w:r w:rsidR="00D372E5">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00C41624">
        <w:fldChar w:fldCharType="separate"/>
      </w:r>
      <w:r w:rsidR="00C41624" w:rsidRPr="00C41624">
        <w:rPr>
          <w:noProof/>
        </w:rPr>
        <w:t>(Lugo Silva &amp; López García, 2013)</w:t>
      </w:r>
      <w:r w:rsidR="00C41624">
        <w:fldChar w:fldCharType="end"/>
      </w:r>
      <w:r w:rsidR="00034AB8">
        <w:t>,</w:t>
      </w:r>
      <w:r w:rsidR="00C41624">
        <w:t xml:space="preserve"> </w:t>
      </w:r>
      <w:r w:rsidR="00034AB8">
        <w:t>”</w:t>
      </w:r>
      <w:r>
        <w:rPr>
          <w:i/>
        </w:rPr>
        <w:t>existe una valiosa oportunidad de fortalecimiento de los procesos de investigación aplicada, desarrollo tecnológico e innovación desde el trabajo que adelanten los grupos de investigación y semilleros de los centros de formación.</w:t>
      </w:r>
      <w:r>
        <w:t>”, alienta a que las personas relacionadas en este campo generen herramientas tecnológicas que impulsen la mejora de procesos.</w:t>
      </w:r>
    </w:p>
    <w:p w14:paraId="3FFC32B7" w14:textId="77777777" w:rsidR="00967E0C" w:rsidRDefault="00967E0C">
      <w:pPr>
        <w:rPr>
          <w:color w:val="FF0000"/>
        </w:rPr>
      </w:pPr>
    </w:p>
    <w:p w14:paraId="493272CB" w14:textId="2EDC4D39" w:rsidR="00967E0C" w:rsidRDefault="00072441">
      <w:r>
        <w:t xml:space="preserve">En el departamento la </w:t>
      </w:r>
      <w:r w:rsidR="00034AB8">
        <w:t>creación</w:t>
      </w:r>
      <w:r>
        <w:t xml:space="preserve"> e </w:t>
      </w:r>
      <w:r w:rsidR="00034AB8">
        <w:t>implementación</w:t>
      </w:r>
      <w:r>
        <w:t xml:space="preserve"> de software para mejora de procesos es más notoria en entidades prestadoras de servicios, las instituciones educativas </w:t>
      </w:r>
      <w:r>
        <w:lastRenderedPageBreak/>
        <w:t>además de ser fuentes de conocimiento, son impulsoras del desarrollo tecnológico en sus procesos con el fin de hacer más ágil la respuesta al usuario cuando solicita un servicio.</w:t>
      </w:r>
    </w:p>
    <w:p w14:paraId="2F6AA732" w14:textId="77777777" w:rsidR="00967E0C" w:rsidRDefault="00967E0C"/>
    <w:p w14:paraId="299CEDA6" w14:textId="77777777" w:rsidR="00967E0C" w:rsidRDefault="00072441">
      <w:r>
        <w:t>Algunos ejemplos de la utilidad del software aplicado a procesos:</w:t>
      </w:r>
    </w:p>
    <w:p w14:paraId="0125D1F0" w14:textId="77777777" w:rsidR="00394199" w:rsidRDefault="00394199"/>
    <w:p w14:paraId="0455D3E6" w14:textId="3625F55D" w:rsidR="00967E0C" w:rsidRDefault="00394199">
      <w:pPr>
        <w:numPr>
          <w:ilvl w:val="0"/>
          <w:numId w:val="4"/>
        </w:numPr>
        <w:ind w:hanging="360"/>
        <w:contextualSpacing/>
      </w:pPr>
      <w:r>
        <w:t xml:space="preserve">(Ríos, 2012) </w:t>
      </w:r>
      <w:r>
        <w:t>desarrollo</w:t>
      </w:r>
      <w:r w:rsidR="00072441">
        <w:t xml:space="preserve"> un software</w:t>
      </w:r>
      <w:r w:rsidR="00034AB8">
        <w:t xml:space="preserve"> </w:t>
      </w:r>
      <w:r w:rsidR="00072441">
        <w:t>del cual destacaron: “</w:t>
      </w:r>
      <w:r w:rsidR="00072441">
        <w:rPr>
          <w:i/>
        </w:rPr>
        <w:t>El sistema permite procesos de automatización, que reducen tiempo y esfuerzo a los funcionarios</w:t>
      </w:r>
      <w:r w:rsidR="00072441">
        <w:t>”, dando a conocer que hubo una mejora en el proceso anterior y que se obtuvo gracias al software implementado.</w:t>
      </w:r>
    </w:p>
    <w:p w14:paraId="22F3986A" w14:textId="77777777" w:rsidR="00394199" w:rsidRDefault="00394199" w:rsidP="00394199">
      <w:pPr>
        <w:ind w:left="720"/>
        <w:contextualSpacing/>
      </w:pPr>
    </w:p>
    <w:p w14:paraId="6BAEC2D1" w14:textId="47568809" w:rsidR="00967E0C" w:rsidRDefault="00394199">
      <w:pPr>
        <w:numPr>
          <w:ilvl w:val="0"/>
          <w:numId w:val="4"/>
        </w:numPr>
        <w:ind w:hanging="360"/>
        <w:contextualSpacing/>
      </w:pPr>
      <w:r>
        <w:t>(</w:t>
      </w:r>
      <w:r>
        <w:t>Barrios</w:t>
      </w:r>
      <w:r>
        <w:t xml:space="preserve">, 2012) </w:t>
      </w:r>
      <w:r w:rsidR="00034AB8">
        <w:t xml:space="preserve"> </w:t>
      </w:r>
      <w:r w:rsidR="00072441">
        <w:t xml:space="preserve">en su artículo </w:t>
      </w:r>
      <w:r w:rsidR="00072441">
        <w:rPr>
          <w:i/>
        </w:rPr>
        <w:t xml:space="preserve">“Construcción de una herramienta software para mejoramiento del posicionamiento de pozos en el desarrollo de un campo maduro de hidrocarburos usando </w:t>
      </w:r>
      <w:proofErr w:type="spellStart"/>
      <w:r w:rsidR="00072441">
        <w:rPr>
          <w:i/>
        </w:rPr>
        <w:t>neuromodulación</w:t>
      </w:r>
      <w:proofErr w:type="spellEnd"/>
      <w:r w:rsidR="00072441">
        <w:rPr>
          <w:i/>
        </w:rPr>
        <w:t>”</w:t>
      </w:r>
      <w:r w:rsidR="00072441">
        <w:t xml:space="preserve">, nos comparte la eficiencia y capacidades del software que realizaron aplicado a la </w:t>
      </w:r>
      <w:r w:rsidR="00034AB8">
        <w:t>Ingeniería</w:t>
      </w:r>
      <w:r w:rsidR="00072441">
        <w:t xml:space="preserve"> de </w:t>
      </w:r>
      <w:r w:rsidR="00034AB8">
        <w:t>Petróleos</w:t>
      </w:r>
      <w:r w:rsidR="00072441">
        <w:t>, lo que incentivó un ambiente más colaborativo, además de cr</w:t>
      </w:r>
      <w:r>
        <w:t>ear conocimiento</w:t>
      </w:r>
      <w:r w:rsidR="00072441">
        <w:t>.</w:t>
      </w:r>
    </w:p>
    <w:p w14:paraId="5DADA692" w14:textId="77777777" w:rsidR="00394199" w:rsidRDefault="00394199" w:rsidP="00394199">
      <w:pPr>
        <w:contextualSpacing/>
      </w:pPr>
    </w:p>
    <w:p w14:paraId="2A74C8D5" w14:textId="08B7D7D7" w:rsidR="00967E0C" w:rsidRDefault="00034AB8">
      <w:pPr>
        <w:numPr>
          <w:ilvl w:val="0"/>
          <w:numId w:val="4"/>
        </w:numPr>
        <w:ind w:hanging="360"/>
        <w:contextualSpacing/>
      </w:pPr>
      <w:r>
        <w:fldChar w:fldCharType="begin" w:fldLock="1"/>
      </w:r>
      <w: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fldChar w:fldCharType="separate"/>
      </w:r>
      <w:r w:rsidRPr="00034AB8">
        <w:rPr>
          <w:noProof/>
        </w:rPr>
        <w:t>(Rodríguez Bello &amp; Valero Sánchez, 2015)</w:t>
      </w:r>
      <w:r>
        <w:fldChar w:fldCharType="end"/>
      </w:r>
      <w:r>
        <w:t xml:space="preserve"> implementaron</w:t>
      </w:r>
      <w:r w:rsidR="00072441">
        <w:t xml:space="preserve"> un software para el control y monitoreo de traslado, y nos comparte</w:t>
      </w:r>
      <w:r>
        <w:t>n</w:t>
      </w:r>
      <w:r w:rsidR="00072441">
        <w:t xml:space="preserve"> sus resultados afirmando: “</w:t>
      </w:r>
      <w:r w:rsidR="00072441">
        <w:rPr>
          <w:i/>
        </w:rPr>
        <w:t xml:space="preserve">haciendo uso de una herramienta tecnológica adecuada como aplicación web, </w:t>
      </w:r>
      <w:r w:rsidR="00072441">
        <w:rPr>
          <w:i/>
        </w:rPr>
        <w:lastRenderedPageBreak/>
        <w:t>que con sus funcionalidades se vuelve una ayuda poderosa que logra eliminar o mitigar las dificultades encontradas desde la perspectiva de cada una de las partes involucradas en la actividad</w:t>
      </w:r>
      <w:r w:rsidR="00072441">
        <w:t>”.</w:t>
      </w:r>
    </w:p>
    <w:p w14:paraId="5D49656D" w14:textId="77777777" w:rsidR="00967E0C" w:rsidRDefault="00967E0C"/>
    <w:p w14:paraId="63C4DC77" w14:textId="77777777" w:rsidR="00967E0C" w:rsidRDefault="00072441">
      <w: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124AA137" w14:textId="77777777" w:rsidR="00967E0C" w:rsidRDefault="00967E0C"/>
    <w:p w14:paraId="5417889B" w14:textId="77777777" w:rsidR="00967E0C" w:rsidRDefault="00072441">
      <w:r>
        <w:t>La mejora de procesos permite acondicionar las etapas que tiene una actividad por medio de un software, el cual es diseñado para ejecutar dichas tareas en mejor tiempo y dando un valor agregado.</w:t>
      </w:r>
    </w:p>
    <w:p w14:paraId="25E0830B" w14:textId="77777777" w:rsidR="00967E0C" w:rsidRDefault="00967E0C"/>
    <w:p w14:paraId="31100394" w14:textId="3A445029" w:rsidR="00967E0C" w:rsidRDefault="00072441">
      <w:r>
        <w:t>Según</w:t>
      </w:r>
      <w:r w:rsidR="00034AB8">
        <w:t xml:space="preserve"> </w:t>
      </w:r>
      <w:r w:rsidR="00034AB8">
        <w:fldChar w:fldCharType="begin" w:fldLock="1"/>
      </w:r>
      <w:r w:rsidR="0082350F">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00034AB8">
        <w:fldChar w:fldCharType="separate"/>
      </w:r>
      <w:r w:rsidR="00034AB8" w:rsidRPr="00034AB8">
        <w:rPr>
          <w:noProof/>
        </w:rPr>
        <w:t>(AGUADED GÓMEZ, LÓPEZ MENESES, &amp; DÍAZ, n.d.)</w:t>
      </w:r>
      <w:r w:rsidR="00034AB8">
        <w:fldChar w:fldCharType="end"/>
      </w:r>
      <w:r>
        <w:t>, “</w:t>
      </w:r>
      <w:r>
        <w:rPr>
          <w:i/>
        </w:rPr>
        <w:t>La mejora de los procesos, significa optimizar la efectividad y la eficiencia, mejorando también los controles, reforzando los mecanismos internos para responder a las contingencias y las demandas de nuevos y futuros clientes</w:t>
      </w:r>
      <w:r>
        <w:t>”.</w:t>
      </w:r>
    </w:p>
    <w:p w14:paraId="4E6622A6" w14:textId="77777777" w:rsidR="00967E0C" w:rsidRDefault="00967E0C"/>
    <w:p w14:paraId="3F4C2AFF" w14:textId="77777777" w:rsidR="00967E0C" w:rsidRDefault="00072441">
      <w:r>
        <w:lastRenderedPageBreak/>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681A59AB" w14:textId="77777777" w:rsidR="00967E0C" w:rsidRDefault="00967E0C"/>
    <w:p w14:paraId="55EED793" w14:textId="77777777" w:rsidR="00967E0C" w:rsidRDefault="00967E0C">
      <w:pPr>
        <w:rPr>
          <w:color w:val="FF0000"/>
        </w:rPr>
      </w:pPr>
    </w:p>
    <w:p w14:paraId="46D1162B" w14:textId="77777777" w:rsidR="00967E0C" w:rsidRDefault="00967E0C">
      <w:pPr>
        <w:rPr>
          <w:color w:val="FF0000"/>
        </w:rPr>
      </w:pPr>
    </w:p>
    <w:p w14:paraId="5E4C3B72" w14:textId="77777777" w:rsidR="00967E0C" w:rsidRDefault="00967E0C">
      <w:pPr>
        <w:rPr>
          <w:color w:val="FF0000"/>
        </w:rPr>
      </w:pPr>
    </w:p>
    <w:p w14:paraId="2D917DB9" w14:textId="77777777" w:rsidR="00967E0C" w:rsidRDefault="00967E0C">
      <w:pPr>
        <w:rPr>
          <w:color w:val="FF0000"/>
        </w:rPr>
      </w:pPr>
    </w:p>
    <w:p w14:paraId="4190FEF8" w14:textId="77777777" w:rsidR="00967E0C" w:rsidRDefault="00967E0C">
      <w:pPr>
        <w:rPr>
          <w:color w:val="FF0000"/>
        </w:rPr>
      </w:pPr>
    </w:p>
    <w:p w14:paraId="729244FC" w14:textId="77777777" w:rsidR="00967E0C" w:rsidRDefault="00967E0C">
      <w:pPr>
        <w:rPr>
          <w:color w:val="FF0000"/>
        </w:rPr>
      </w:pPr>
    </w:p>
    <w:p w14:paraId="706D7007" w14:textId="77777777" w:rsidR="00967E0C" w:rsidRDefault="00967E0C">
      <w:pPr>
        <w:rPr>
          <w:color w:val="FF0000"/>
        </w:rPr>
      </w:pPr>
    </w:p>
    <w:p w14:paraId="3CA04B21" w14:textId="77777777" w:rsidR="00394199" w:rsidRDefault="00394199">
      <w:pPr>
        <w:rPr>
          <w:color w:val="FF0000"/>
        </w:rPr>
      </w:pPr>
    </w:p>
    <w:p w14:paraId="6C6F122B" w14:textId="77777777" w:rsidR="00394199" w:rsidRDefault="00394199">
      <w:pPr>
        <w:rPr>
          <w:color w:val="FF0000"/>
        </w:rPr>
      </w:pPr>
    </w:p>
    <w:p w14:paraId="316FBFBE" w14:textId="77777777" w:rsidR="00967E0C" w:rsidRDefault="00072441">
      <w:pPr>
        <w:pStyle w:val="Ttulo2"/>
        <w:contextualSpacing w:val="0"/>
      </w:pPr>
      <w:bookmarkStart w:id="45" w:name="_e75xp7ggz30y" w:colFirst="0" w:colLast="0"/>
      <w:bookmarkEnd w:id="45"/>
      <w:r>
        <w:lastRenderedPageBreak/>
        <w:t>3.6. MARCO REFERENCIAL</w:t>
      </w:r>
    </w:p>
    <w:p w14:paraId="271BB7F6" w14:textId="77777777" w:rsidR="00967E0C" w:rsidRDefault="00072441">
      <w:pPr>
        <w:pStyle w:val="Ttulo3"/>
        <w:contextualSpacing w:val="0"/>
      </w:pPr>
      <w:bookmarkStart w:id="46" w:name="_h9vs5pgibjol" w:colFirst="0" w:colLast="0"/>
      <w:bookmarkEnd w:id="46"/>
      <w:r>
        <w:t>3.6.1. MARCO TEÓRICO</w:t>
      </w:r>
    </w:p>
    <w:p w14:paraId="6D6D2D55" w14:textId="77777777" w:rsidR="00967E0C" w:rsidRDefault="00967E0C"/>
    <w:p w14:paraId="10711556" w14:textId="77777777" w:rsidR="00967E0C" w:rsidRDefault="00072441">
      <w: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5D4C36AB" w14:textId="77777777" w:rsidR="00967E0C" w:rsidRDefault="00967E0C"/>
    <w:p w14:paraId="4FDA2153" w14:textId="63231A9C" w:rsidR="00967E0C" w:rsidRDefault="00072441">
      <w:pPr>
        <w:rPr>
          <w:i/>
        </w:rPr>
      </w:pPr>
      <w:r>
        <w:t>A continuación se recopila una síntesis de la entrevista hecha a algunos docentes acerca del formato RDC-</w:t>
      </w:r>
      <w:r w:rsidR="00394199">
        <w:t>54:</w:t>
      </w:r>
      <w:r>
        <w:rPr>
          <w:i/>
        </w:rPr>
        <w:t xml:space="preserve"> </w:t>
      </w:r>
    </w:p>
    <w:p w14:paraId="7E3D59DF" w14:textId="620D880B" w:rsidR="00967E0C" w:rsidRDefault="00072441">
      <w:pPr>
        <w:numPr>
          <w:ilvl w:val="0"/>
          <w:numId w:val="1"/>
        </w:numPr>
        <w:ind w:hanging="360"/>
        <w:contextualSpacing/>
        <w:rPr>
          <w:i/>
        </w:rPr>
      </w:pPr>
      <w:r>
        <w:rPr>
          <w:i/>
        </w:rPr>
        <w:t xml:space="preserve">“El tiempo que se demora el ingreso de los datos en el RDC-54 es de una a dos horas, luego este documento pasa a revisión, si encuentran alguna inconsistencia es devuelto para que se le realicen los respectivos arreglos”, </w:t>
      </w:r>
      <w:r>
        <w:t>según el docente, “</w:t>
      </w:r>
      <w:r>
        <w:rPr>
          <w:i/>
        </w:rPr>
        <w:t xml:space="preserve">en un semestre es posible generar entre 20 a 50 versiones, es necesario mejorar el sistema actual, un software facilitará la edición del formato”. </w:t>
      </w:r>
      <w:r>
        <w:t>Le consultamos si conocía el modo de realizar est</w:t>
      </w:r>
      <w:r w:rsidR="0082350F">
        <w:t>os</w:t>
      </w:r>
      <w:r>
        <w:t xml:space="preserve"> procesos en otras instituciones:</w:t>
      </w:r>
      <w:r>
        <w:rPr>
          <w:i/>
        </w:rPr>
        <w:t xml:space="preserve"> “En cuanto a otras universidades como la UCC la parte administrativa se encarga de generar el plan para el docente cada semestre”.</w:t>
      </w:r>
    </w:p>
    <w:p w14:paraId="12ADAF5C" w14:textId="77777777" w:rsidR="00967E0C" w:rsidRDefault="00072441">
      <w:pPr>
        <w:numPr>
          <w:ilvl w:val="0"/>
          <w:numId w:val="1"/>
        </w:numPr>
        <w:ind w:hanging="360"/>
        <w:contextualSpacing/>
        <w:rPr>
          <w:i/>
        </w:rPr>
      </w:pPr>
      <w:r>
        <w:rPr>
          <w:i/>
        </w:rPr>
        <w:lastRenderedPageBreak/>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2C2D0CE7" w14:textId="77777777" w:rsidR="00967E0C" w:rsidRDefault="00072441">
      <w:pPr>
        <w:numPr>
          <w:ilvl w:val="0"/>
          <w:numId w:val="1"/>
        </w:numPr>
        <w:ind w:hanging="360"/>
        <w:contextualSpacing/>
        <w:rPr>
          <w:i/>
        </w:rPr>
      </w:pPr>
      <w:r>
        <w:rPr>
          <w:i/>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5754C166" w14:textId="77777777" w:rsidR="00967E0C" w:rsidRDefault="00967E0C">
      <w:pPr>
        <w:rPr>
          <w:i/>
        </w:rPr>
      </w:pPr>
    </w:p>
    <w:p w14:paraId="698C4AD5" w14:textId="77777777" w:rsidR="00967E0C" w:rsidRDefault="00072441">
      <w:pPr>
        <w:ind w:right="240"/>
      </w:pPr>
      <w:r>
        <w:t>La realización del software planteado aportaría los s</w:t>
      </w:r>
      <w:commentRangeStart w:id="47"/>
      <w:commentRangeStart w:id="48"/>
      <w:commentRangeStart w:id="49"/>
      <w:commentRangeStart w:id="50"/>
      <w:r>
        <w:t>iguientes beneficios</w:t>
      </w:r>
      <w:commentRangeEnd w:id="47"/>
      <w:r>
        <w:commentReference w:id="47"/>
      </w:r>
      <w:commentRangeEnd w:id="48"/>
      <w:r>
        <w:commentReference w:id="48"/>
      </w:r>
      <w:commentRangeEnd w:id="49"/>
      <w:r>
        <w:commentReference w:id="49"/>
      </w:r>
      <w:commentRangeEnd w:id="50"/>
      <w:r>
        <w:commentReference w:id="50"/>
      </w:r>
      <w:r>
        <w:t>:</w:t>
      </w:r>
    </w:p>
    <w:p w14:paraId="461FB2FB" w14:textId="77777777" w:rsidR="00967E0C" w:rsidRDefault="00072441">
      <w:pPr>
        <w:numPr>
          <w:ilvl w:val="0"/>
          <w:numId w:val="8"/>
        </w:numPr>
        <w:ind w:left="0" w:right="240" w:firstLine="0"/>
        <w:contextualSpacing/>
      </w:pPr>
      <w:r>
        <w:t>Facilita a los docentes la digitación del formato RDC-54 de las Unidades Tecnológicas de Santander.</w:t>
      </w:r>
    </w:p>
    <w:p w14:paraId="49222CB6" w14:textId="77777777" w:rsidR="00967E0C" w:rsidRDefault="00072441">
      <w:pPr>
        <w:numPr>
          <w:ilvl w:val="0"/>
          <w:numId w:val="8"/>
        </w:numPr>
        <w:ind w:left="0" w:right="240" w:firstLine="0"/>
        <w:contextualSpacing/>
      </w:pPr>
      <w:r>
        <w:t xml:space="preserve">El control porcentual de las actividades, productos y horas minimiza los errores </w:t>
      </w:r>
      <w:r>
        <w:lastRenderedPageBreak/>
        <w:t>al finalizar el documento.</w:t>
      </w:r>
    </w:p>
    <w:p w14:paraId="3F1A20AD" w14:textId="77777777" w:rsidR="00967E0C" w:rsidRDefault="00072441">
      <w:pPr>
        <w:numPr>
          <w:ilvl w:val="0"/>
          <w:numId w:val="8"/>
        </w:numPr>
        <w:ind w:left="0" w:right="240" w:firstLine="0"/>
        <w:contextualSpacing/>
      </w:pPr>
      <w:r>
        <w:t>Los docentes podrán generar un reporte al finalizar, el cual contiene la información explícita del formato RDC-54.</w:t>
      </w:r>
    </w:p>
    <w:p w14:paraId="68646F87" w14:textId="77777777" w:rsidR="00967E0C" w:rsidRDefault="00072441">
      <w:pPr>
        <w:numPr>
          <w:ilvl w:val="0"/>
          <w:numId w:val="8"/>
        </w:numPr>
        <w:ind w:left="0" w:right="240" w:firstLine="0"/>
        <w:contextualSpacing/>
      </w:pPr>
      <w:r>
        <w:t>El software permitirá el ingreso a la plataforma desde cualquier equipo con acceso a internet.</w:t>
      </w:r>
    </w:p>
    <w:p w14:paraId="70177059" w14:textId="77777777" w:rsidR="00967E0C" w:rsidRDefault="00072441">
      <w:pPr>
        <w:numPr>
          <w:ilvl w:val="0"/>
          <w:numId w:val="8"/>
        </w:numPr>
        <w:ind w:left="0" w:right="240" w:firstLine="0"/>
        <w:contextualSpacing/>
      </w:pPr>
      <w:r>
        <w:t>La modificación será sencilla y no habrá preocupación por pérdida de la información.</w:t>
      </w:r>
    </w:p>
    <w:p w14:paraId="4E3DEC29" w14:textId="77777777" w:rsidR="00967E0C" w:rsidRDefault="00967E0C">
      <w:pPr>
        <w:ind w:right="240"/>
        <w:rPr>
          <w:shd w:val="clear" w:color="auto" w:fill="FCE5CD"/>
        </w:rPr>
      </w:pPr>
    </w:p>
    <w:p w14:paraId="7BC319CB" w14:textId="77777777" w:rsidR="00967E0C" w:rsidRDefault="00072441">
      <w:pPr>
        <w:pStyle w:val="Ttulo3"/>
        <w:contextualSpacing w:val="0"/>
      </w:pPr>
      <w:bookmarkStart w:id="51" w:name="_beik651inivt" w:colFirst="0" w:colLast="0"/>
      <w:bookmarkEnd w:id="51"/>
      <w:r>
        <w:t>3.6.2. MARCO LEGAL</w:t>
      </w:r>
    </w:p>
    <w:p w14:paraId="06C186CC" w14:textId="77777777" w:rsidR="00967E0C" w:rsidRDefault="00967E0C">
      <w:pPr>
        <w:keepNext/>
        <w:spacing w:before="120" w:after="120" w:line="240" w:lineRule="auto"/>
        <w:jc w:val="left"/>
        <w:rPr>
          <w:color w:val="FF0000"/>
        </w:rPr>
      </w:pPr>
    </w:p>
    <w:p w14:paraId="495CF1F0" w14:textId="77777777" w:rsidR="00967E0C" w:rsidRDefault="00072441">
      <w:pPr>
        <w:numPr>
          <w:ilvl w:val="0"/>
          <w:numId w:val="3"/>
        </w:numPr>
        <w:ind w:left="0" w:firstLine="0"/>
      </w:pPr>
      <w:r>
        <w:t>Derechos de los Usuarios en relación a sus datos personales.</w:t>
      </w:r>
    </w:p>
    <w:p w14:paraId="0DBA5603" w14:textId="77777777" w:rsidR="00967E0C" w:rsidRDefault="00967E0C"/>
    <w:p w14:paraId="4082720E" w14:textId="31F68257" w:rsidR="00967E0C" w:rsidRDefault="00072441">
      <w:r>
        <w:t>En cumplimiento de lo dispuesto en la normativa aplicable se informa de la existencia de un fichero automatizado de datos personales. Al usuario se le reconocen los derechos de acceso, rectificación, cancelación y oposición al tratamiento de datos personales</w:t>
      </w:r>
      <w:r w:rsidR="0082350F">
        <w:t xml:space="preserve"> </w:t>
      </w:r>
      <w:r w:rsidR="00663F79">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663F79">
        <w:fldChar w:fldCharType="separate"/>
      </w:r>
      <w:r w:rsidR="00663F79" w:rsidRPr="00663F79">
        <w:rPr>
          <w:noProof/>
        </w:rPr>
        <w:t>(“Políticas de Privacidad y Condiciones de Uso,” n.d.)</w:t>
      </w:r>
      <w:r w:rsidR="00663F79">
        <w:fldChar w:fldCharType="end"/>
      </w:r>
    </w:p>
    <w:p w14:paraId="675E4911" w14:textId="77777777" w:rsidR="00967E0C" w:rsidRDefault="00967E0C"/>
    <w:p w14:paraId="2726040B" w14:textId="77777777" w:rsidR="00967E0C" w:rsidRDefault="00072441">
      <w:pPr>
        <w:numPr>
          <w:ilvl w:val="0"/>
          <w:numId w:val="2"/>
        </w:numPr>
        <w:ind w:left="0" w:firstLine="0"/>
      </w:pPr>
      <w:r>
        <w:t>Uso de cookies</w:t>
      </w:r>
    </w:p>
    <w:p w14:paraId="7875DEED" w14:textId="77777777" w:rsidR="00967E0C" w:rsidRDefault="00967E0C"/>
    <w:p w14:paraId="5CF62E7F" w14:textId="1457E617" w:rsidR="00967E0C" w:rsidRDefault="00072441">
      <w:r>
        <w:lastRenderedPageBreak/>
        <w:t>La página web usa cookies que son utilizadas por la web como ficheros que se envían por un servidor web para registrar las actividades del usuario en la página web y permitir la navegación más</w:t>
      </w:r>
      <w:r>
        <w:rPr>
          <w:b/>
        </w:rPr>
        <w:t xml:space="preserve"> </w:t>
      </w:r>
      <w:r>
        <w:t>fluida y personalizada. El usuario tiene la posibilidad de configurar su navegador para impedir la entrada de éstas, bloquearlas o, en su caso, eliminarlas</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6B62967A" w14:textId="77777777" w:rsidR="00967E0C" w:rsidRDefault="00967E0C"/>
    <w:p w14:paraId="4033A614" w14:textId="77777777" w:rsidR="00967E0C" w:rsidRDefault="00072441">
      <w:pPr>
        <w:numPr>
          <w:ilvl w:val="0"/>
          <w:numId w:val="2"/>
        </w:numPr>
        <w:ind w:left="0" w:firstLine="0"/>
      </w:pPr>
      <w:r>
        <w:t>Cesión de datos personales de los usuarios a terceros</w:t>
      </w:r>
    </w:p>
    <w:p w14:paraId="18772C81" w14:textId="77777777" w:rsidR="00967E0C" w:rsidRDefault="00967E0C"/>
    <w:p w14:paraId="2EF2FF2C" w14:textId="3669DDFB" w:rsidR="00967E0C" w:rsidRDefault="00072441">
      <w:r>
        <w:t>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3B33F834" w14:textId="77777777" w:rsidR="00967E0C" w:rsidRDefault="00967E0C"/>
    <w:p w14:paraId="53C5A5BA" w14:textId="09633812" w:rsidR="00967E0C" w:rsidRDefault="00072441">
      <w:r>
        <w:t xml:space="preserve">"La Constitución </w:t>
      </w:r>
      <w:r w:rsidR="0019727F">
        <w:t>Política</w:t>
      </w:r>
      <w:r>
        <w:t xml:space="preserve"> de </w:t>
      </w:r>
      <w:r w:rsidR="0019727F">
        <w:t>Colombia</w:t>
      </w:r>
      <w:r>
        <w:t xml:space="preserve">  promueve el uso activo de las TIC como herramienta para reducir las brechas económica, social y digital en materia de soluciones informáticas representada en la proclamación de los principios de justicia, equidad, educación, salud, cultura y transparencia".</w:t>
      </w:r>
    </w:p>
    <w:p w14:paraId="0B8C9F81" w14:textId="77777777" w:rsidR="0019727F" w:rsidRDefault="00072441">
      <w:r>
        <w:br/>
        <w:t xml:space="preserve">"La Ley 715 de 2001 que ha brindado la oportunidad de trascender desde un sector </w:t>
      </w:r>
      <w:r>
        <w:lastRenderedPageBreak/>
        <w:t>“con baja cantidad y calidad de información a un sector con un conjunto completo de información pertinente, oportuna y de calidad en diferentes aspectos relevantes para la gestión de cada nivel en el sector” (Plan Nacional de Tecnologías de la Información y las</w:t>
      </w:r>
      <w:r w:rsidR="0019727F">
        <w:t xml:space="preserve"> </w:t>
      </w:r>
      <w:r>
        <w:t>Comunicaciones, 2008: 35).</w:t>
      </w:r>
    </w:p>
    <w:p w14:paraId="6073AB4F" w14:textId="2CCFD202" w:rsidR="00967E0C" w:rsidRDefault="00072441">
      <w:r>
        <w:br/>
        <w:t>"La Ley 1341 del 30 de julio de 2009 es una de las muestras más claras del esfuerzo del gobierno C</w:t>
      </w:r>
      <w:commentRangeStart w:id="52"/>
      <w:commentRangeStart w:id="53"/>
      <w:r>
        <w:t>olombiano</w:t>
      </w:r>
      <w:commentRangeEnd w:id="52"/>
      <w:r>
        <w:commentReference w:id="52"/>
      </w:r>
      <w:commentRangeEnd w:id="53"/>
      <w:r>
        <w:commentReference w:id="53"/>
      </w:r>
      <w:r>
        <w:t xml:space="preserve">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507FCE44" w14:textId="77777777" w:rsidR="00967E0C" w:rsidRDefault="00967E0C"/>
    <w:p w14:paraId="5218D501" w14:textId="77777777" w:rsidR="00967E0C" w:rsidRDefault="00072441">
      <w:pPr>
        <w:pStyle w:val="Ttulo3"/>
        <w:contextualSpacing w:val="0"/>
      </w:pPr>
      <w:bookmarkStart w:id="54" w:name="_p0ej55wqpsea" w:colFirst="0" w:colLast="0"/>
      <w:bookmarkEnd w:id="54"/>
      <w:r>
        <w:t>3.6.3. MARCO CONCEPTUAL</w:t>
      </w:r>
    </w:p>
    <w:p w14:paraId="1DB05A16" w14:textId="77777777" w:rsidR="00967E0C" w:rsidRDefault="00967E0C"/>
    <w:p w14:paraId="117CC5DA" w14:textId="77777777" w:rsidR="00967E0C" w:rsidRDefault="00072441">
      <w:r>
        <w:rPr>
          <w:b/>
        </w:rPr>
        <w:t xml:space="preserve">Plan de trabajo Docentes en las UTS: </w:t>
      </w:r>
      <w:r>
        <w:t>Actividades y productos distribuidos en un margen de tiempo por un docente durante el periodo académico.</w:t>
      </w:r>
    </w:p>
    <w:p w14:paraId="7ABEF716" w14:textId="77777777" w:rsidR="00967E0C" w:rsidRDefault="00967E0C"/>
    <w:p w14:paraId="0B19FE5B" w14:textId="77777777" w:rsidR="00967E0C" w:rsidRDefault="00072441">
      <w:r>
        <w:rPr>
          <w:b/>
        </w:rPr>
        <w:t>Formato R-DC-54 de las Unidades Tecnológicas de Santander:</w:t>
      </w:r>
      <w:r>
        <w:t xml:space="preserve"> plantilla usada en las Unidades Tecnológicas de Santander para plasmar el plan de trabajo de cada </w:t>
      </w:r>
      <w:r>
        <w:lastRenderedPageBreak/>
        <w:t>docente.</w:t>
      </w:r>
    </w:p>
    <w:p w14:paraId="7F3FAA2B" w14:textId="77777777" w:rsidR="00967E0C" w:rsidRDefault="00967E0C"/>
    <w:p w14:paraId="48702DE7" w14:textId="77777777" w:rsidR="00967E0C" w:rsidRDefault="00072441">
      <w:r>
        <w:rPr>
          <w:b/>
        </w:rPr>
        <w:t>Docente tiempo completo UTS:</w:t>
      </w:r>
      <w:r>
        <w:t xml:space="preserve"> Docente contratado por las Unidades Tecnológicas de Santander que cumple con una carga horaria de 24 horas.</w:t>
      </w:r>
    </w:p>
    <w:p w14:paraId="129DE18B" w14:textId="77777777" w:rsidR="00967E0C" w:rsidRDefault="00967E0C"/>
    <w:p w14:paraId="4DE2572E" w14:textId="20751A8B" w:rsidR="00967E0C" w:rsidRDefault="00072441">
      <w:r>
        <w:rPr>
          <w:b/>
        </w:rPr>
        <w:t>Actividades Misionales</w:t>
      </w:r>
      <w:r w:rsidR="0082350F">
        <w:rPr>
          <w:b/>
        </w:rPr>
        <w:t xml:space="preserve">: </w:t>
      </w:r>
      <w:r w:rsidR="0082350F" w:rsidRPr="0082350F">
        <w:t>Actividades</w:t>
      </w:r>
      <w:r>
        <w:t xml:space="preserve"> que apoyan la misión de las Unidades Tecnológicas de Santander.</w:t>
      </w:r>
    </w:p>
    <w:p w14:paraId="7F3756B3" w14:textId="77777777" w:rsidR="00967E0C" w:rsidRDefault="00967E0C">
      <w:pPr>
        <w:rPr>
          <w:shd w:val="clear" w:color="auto" w:fill="FCE5CD"/>
        </w:rPr>
      </w:pPr>
    </w:p>
    <w:p w14:paraId="09060CD0" w14:textId="77777777" w:rsidR="00967E0C" w:rsidRDefault="00967E0C">
      <w:pPr>
        <w:rPr>
          <w:shd w:val="clear" w:color="auto" w:fill="FCE5CD"/>
        </w:rPr>
      </w:pPr>
    </w:p>
    <w:p w14:paraId="48263DBC" w14:textId="77777777" w:rsidR="00967E0C" w:rsidRDefault="00967E0C">
      <w:pPr>
        <w:rPr>
          <w:shd w:val="clear" w:color="auto" w:fill="FCE5CD"/>
        </w:rPr>
      </w:pPr>
    </w:p>
    <w:p w14:paraId="7E1B3BA5" w14:textId="77777777" w:rsidR="00967E0C" w:rsidRDefault="00967E0C">
      <w:pPr>
        <w:rPr>
          <w:shd w:val="clear" w:color="auto" w:fill="FCE5CD"/>
        </w:rPr>
      </w:pPr>
    </w:p>
    <w:p w14:paraId="75CC2DC9" w14:textId="77777777" w:rsidR="00967E0C" w:rsidRDefault="00967E0C">
      <w:pPr>
        <w:rPr>
          <w:shd w:val="clear" w:color="auto" w:fill="FCE5CD"/>
        </w:rPr>
      </w:pPr>
    </w:p>
    <w:p w14:paraId="35057A2C" w14:textId="77777777" w:rsidR="00967E0C" w:rsidRDefault="00967E0C">
      <w:pPr>
        <w:rPr>
          <w:shd w:val="clear" w:color="auto" w:fill="FCE5CD"/>
        </w:rPr>
      </w:pPr>
    </w:p>
    <w:p w14:paraId="2E2CB118" w14:textId="77777777" w:rsidR="00967E0C" w:rsidRDefault="00967E0C">
      <w:pPr>
        <w:rPr>
          <w:shd w:val="clear" w:color="auto" w:fill="FCE5CD"/>
        </w:rPr>
      </w:pPr>
    </w:p>
    <w:p w14:paraId="0392A7A9" w14:textId="77777777" w:rsidR="00967E0C" w:rsidRDefault="00967E0C">
      <w:pPr>
        <w:rPr>
          <w:shd w:val="clear" w:color="auto" w:fill="FCE5CD"/>
        </w:rPr>
      </w:pPr>
    </w:p>
    <w:p w14:paraId="37421935" w14:textId="77777777" w:rsidR="006C6337" w:rsidRDefault="006C6337">
      <w:pPr>
        <w:rPr>
          <w:shd w:val="clear" w:color="auto" w:fill="FCE5CD"/>
        </w:rPr>
      </w:pPr>
    </w:p>
    <w:p w14:paraId="7DCDD9F2" w14:textId="77777777" w:rsidR="006C6337" w:rsidRDefault="006C6337">
      <w:pPr>
        <w:rPr>
          <w:shd w:val="clear" w:color="auto" w:fill="FCE5CD"/>
        </w:rPr>
      </w:pPr>
    </w:p>
    <w:p w14:paraId="2C36ABE1" w14:textId="77777777" w:rsidR="00967E0C" w:rsidRDefault="00072441">
      <w:pPr>
        <w:pStyle w:val="Ttulo2"/>
        <w:contextualSpacing w:val="0"/>
      </w:pPr>
      <w:bookmarkStart w:id="55" w:name="_1c6kb2hxrxbt" w:colFirst="0" w:colLast="0"/>
      <w:bookmarkEnd w:id="55"/>
      <w:r>
        <w:lastRenderedPageBreak/>
        <w:t>3.7. ALTERNATIVA DE SOLUCIÓN</w:t>
      </w:r>
    </w:p>
    <w:p w14:paraId="486C9408" w14:textId="77777777" w:rsidR="00967E0C" w:rsidRDefault="00967E0C"/>
    <w:p w14:paraId="0877C0B7" w14:textId="77777777" w:rsidR="00967E0C" w:rsidRDefault="00072441">
      <w:pPr>
        <w:spacing w:before="100" w:after="100"/>
      </w:pPr>
      <w:bookmarkStart w:id="56" w:name="_3dy6vkm" w:colFirst="0" w:colLast="0"/>
      <w:bookmarkEnd w:id="56"/>
      <w:r>
        <w:t>El desarrollo del proyecto proveerá una aplicación web estable que permitirá al docente iniciar sesión, realizar el registro de actividades y productos propuestos por cada docente en un periodo académico, registrar la distribución de acciones que realizan diariamente con el fin de dar cumplimiento al mínimo de horas establecidas para cada facultad.</w:t>
      </w:r>
    </w:p>
    <w:p w14:paraId="7528DCBB" w14:textId="77777777" w:rsidR="00967E0C" w:rsidRDefault="00072441">
      <w:pPr>
        <w:spacing w:before="100" w:after="100"/>
      </w:pPr>
      <w:bookmarkStart w:id="57" w:name="_1t3h5sf" w:colFirst="0" w:colLast="0"/>
      <w:bookmarkEnd w:id="57"/>
      <w:r>
        <w:t>De este modo se espera que mejore el proceso que actualmente se realizaba por escrito y que sea un aporte de calidad para la organización de procesos internos en la Unidades Tecnológicas de Santander.</w:t>
      </w:r>
    </w:p>
    <w:p w14:paraId="3BA8F13D" w14:textId="77777777" w:rsidR="00967E0C" w:rsidRDefault="00967E0C">
      <w:pPr>
        <w:rPr>
          <w:shd w:val="clear" w:color="auto" w:fill="FCE5CD"/>
        </w:rPr>
      </w:pPr>
      <w:bookmarkStart w:id="58" w:name="_aswvv3hroqui" w:colFirst="0" w:colLast="0"/>
      <w:bookmarkEnd w:id="58"/>
    </w:p>
    <w:p w14:paraId="5B3B7C03" w14:textId="77777777" w:rsidR="00967E0C" w:rsidRDefault="00967E0C">
      <w:pPr>
        <w:rPr>
          <w:shd w:val="clear" w:color="auto" w:fill="FCE5CD"/>
        </w:rPr>
      </w:pPr>
      <w:bookmarkStart w:id="59" w:name="_yu13r0ugv7o4" w:colFirst="0" w:colLast="0"/>
      <w:bookmarkEnd w:id="59"/>
    </w:p>
    <w:p w14:paraId="14116A8A" w14:textId="77777777" w:rsidR="00967E0C" w:rsidRDefault="00967E0C">
      <w:pPr>
        <w:rPr>
          <w:shd w:val="clear" w:color="auto" w:fill="FCE5CD"/>
        </w:rPr>
      </w:pPr>
      <w:bookmarkStart w:id="60" w:name="_p7cd4qsnfbks" w:colFirst="0" w:colLast="0"/>
      <w:bookmarkEnd w:id="60"/>
    </w:p>
    <w:p w14:paraId="7B30F5BD" w14:textId="77777777" w:rsidR="00967E0C" w:rsidRDefault="00967E0C">
      <w:pPr>
        <w:rPr>
          <w:shd w:val="clear" w:color="auto" w:fill="FCE5CD"/>
        </w:rPr>
      </w:pPr>
      <w:bookmarkStart w:id="61" w:name="_wusxrire6uf7" w:colFirst="0" w:colLast="0"/>
      <w:bookmarkEnd w:id="61"/>
    </w:p>
    <w:p w14:paraId="20504A0D" w14:textId="77777777" w:rsidR="00967E0C" w:rsidRDefault="00967E0C">
      <w:pPr>
        <w:rPr>
          <w:shd w:val="clear" w:color="auto" w:fill="FCE5CD"/>
        </w:rPr>
      </w:pPr>
      <w:bookmarkStart w:id="62" w:name="_f155ghg9t7hv" w:colFirst="0" w:colLast="0"/>
      <w:bookmarkEnd w:id="62"/>
    </w:p>
    <w:p w14:paraId="54C0C5B0" w14:textId="77777777" w:rsidR="00394199" w:rsidRDefault="00394199">
      <w:pPr>
        <w:rPr>
          <w:shd w:val="clear" w:color="auto" w:fill="FCE5CD"/>
        </w:rPr>
      </w:pPr>
    </w:p>
    <w:p w14:paraId="433587E6" w14:textId="77777777" w:rsidR="00967E0C" w:rsidRDefault="00967E0C">
      <w:pPr>
        <w:rPr>
          <w:shd w:val="clear" w:color="auto" w:fill="FCE5CD"/>
        </w:rPr>
      </w:pPr>
      <w:bookmarkStart w:id="63" w:name="_y9ktu5go82v4" w:colFirst="0" w:colLast="0"/>
      <w:bookmarkEnd w:id="63"/>
    </w:p>
    <w:p w14:paraId="77AB5EB7" w14:textId="77777777" w:rsidR="00967E0C" w:rsidRDefault="00072441">
      <w:pPr>
        <w:pStyle w:val="Ttulo2"/>
        <w:contextualSpacing w:val="0"/>
      </w:pPr>
      <w:bookmarkStart w:id="64" w:name="_q41si6oj12pe" w:colFirst="0" w:colLast="0"/>
      <w:bookmarkEnd w:id="64"/>
      <w:r>
        <w:lastRenderedPageBreak/>
        <w:t>3.8. METODOLOGÍA PROPUESTA</w:t>
      </w:r>
    </w:p>
    <w:p w14:paraId="045D7C5C" w14:textId="77777777" w:rsidR="00967E0C" w:rsidRDefault="00967E0C"/>
    <w:p w14:paraId="11787BDD" w14:textId="77777777" w:rsidR="00967E0C" w:rsidRDefault="00072441">
      <w:pPr>
        <w:keepNext/>
        <w:spacing w:before="240" w:after="240"/>
      </w:pPr>
      <w:r>
        <w:t xml:space="preserve">Para el desarrollo del software se tendrán en cuenta varios aspectos que nos permiten tener una visión más clara de lo que hará el software, sus funcionalidades y enfocado en el cumplimiento de los objetivos, aplicando técnicas para el desarrollo de software que resaltan los puntos débiles de una aplicación y guía el desarrollo hacia un producto funcional. </w:t>
      </w:r>
    </w:p>
    <w:p w14:paraId="563487BA" w14:textId="055547DB" w:rsidR="00967E0C" w:rsidRDefault="00072441">
      <w:pPr>
        <w:keepNext/>
        <w:spacing w:before="240" w:after="240"/>
      </w:pPr>
      <w:r>
        <w:t>Para el desarrollo del software usaremos el modelo en cascada o también conocido como ciclo de vida del software, según</w:t>
      </w:r>
      <w:r w:rsidR="0082350F">
        <w:t xml:space="preserve"> </w:t>
      </w:r>
      <w:r w:rsidR="0082350F">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82350F">
        <w:fldChar w:fldCharType="separate"/>
      </w:r>
      <w:r w:rsidR="0082350F" w:rsidRPr="0082350F">
        <w:rPr>
          <w:noProof/>
        </w:rPr>
        <w:t>(Sommerville, 2005)</w:t>
      </w:r>
      <w:r w:rsidR="0082350F">
        <w:fldChar w:fldCharType="end"/>
      </w:r>
      <w:r>
        <w:t xml:space="preserve"> </w:t>
      </w:r>
      <w:r>
        <w:rPr>
          <w:i/>
        </w:rPr>
        <w:t>“El modelo en cascada considera las actividades fundamentales del proceso de especificación,</w:t>
      </w:r>
      <w:r w:rsidR="0082350F">
        <w:rPr>
          <w:i/>
        </w:rPr>
        <w:t xml:space="preserve"> </w:t>
      </w:r>
      <w:r>
        <w:rPr>
          <w:i/>
        </w:rPr>
        <w:t>desarrollo,</w:t>
      </w:r>
      <w:r w:rsidR="0082350F">
        <w:rPr>
          <w:i/>
        </w:rPr>
        <w:t xml:space="preserve"> </w:t>
      </w:r>
      <w:r>
        <w:rPr>
          <w:i/>
        </w:rPr>
        <w:t xml:space="preserve">validación y evolución, y los representa como fases separadas del proceso, tales como la especificación de requerimientos, el diseño del </w:t>
      </w:r>
      <w:r w:rsidR="0082350F">
        <w:rPr>
          <w:i/>
        </w:rPr>
        <w:t>software, la</w:t>
      </w:r>
      <w:r>
        <w:rPr>
          <w:i/>
        </w:rPr>
        <w:t xml:space="preserve"> </w:t>
      </w:r>
      <w:r w:rsidR="0082350F">
        <w:rPr>
          <w:i/>
        </w:rPr>
        <w:t>implementación, las</w:t>
      </w:r>
      <w:r>
        <w:rPr>
          <w:i/>
        </w:rPr>
        <w:t xml:space="preserve"> prueba, etcétera</w:t>
      </w:r>
      <w:r w:rsidR="0082350F">
        <w:t>”.</w:t>
      </w:r>
    </w:p>
    <w:p w14:paraId="3847DE7C" w14:textId="77777777" w:rsidR="00967E0C" w:rsidRDefault="00072441">
      <w:pPr>
        <w:keepNext/>
        <w:spacing w:before="240" w:after="240"/>
      </w:pPr>
      <w:r>
        <w:t>El modelo en cascada posee las siguientes ventajas al desarrollar un proyecto:</w:t>
      </w:r>
    </w:p>
    <w:p w14:paraId="382F14D0" w14:textId="3739232D" w:rsidR="00967E0C" w:rsidRDefault="00072441">
      <w:pPr>
        <w:keepNext/>
        <w:numPr>
          <w:ilvl w:val="0"/>
          <w:numId w:val="5"/>
        </w:numPr>
        <w:spacing w:before="240" w:after="240"/>
        <w:ind w:hanging="360"/>
        <w:contextualSpacing/>
      </w:pPr>
      <w:r>
        <w:t>“</w:t>
      </w:r>
      <w:r>
        <w:rPr>
          <w:i/>
        </w:rPr>
        <w:t>Planificación sencilla</w:t>
      </w:r>
      <w:r w:rsidR="00394199">
        <w:t xml:space="preserve">” </w:t>
      </w:r>
      <w:r w:rsidR="00394199">
        <w:fldChar w:fldCharType="begin" w:fldLock="1"/>
      </w:r>
      <w:r w:rsidR="00394199">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394199">
        <w:fldChar w:fldCharType="separate"/>
      </w:r>
      <w:r w:rsidR="00394199" w:rsidRPr="00394199">
        <w:rPr>
          <w:noProof/>
        </w:rPr>
        <w:t>(Pressman, 2009)</w:t>
      </w:r>
      <w:r w:rsidR="00394199">
        <w:fldChar w:fldCharType="end"/>
      </w:r>
    </w:p>
    <w:p w14:paraId="013E3A45" w14:textId="3758CA33" w:rsidR="00967E0C" w:rsidRDefault="00072441">
      <w:pPr>
        <w:keepNext/>
        <w:numPr>
          <w:ilvl w:val="0"/>
          <w:numId w:val="5"/>
        </w:numPr>
        <w:spacing w:before="240" w:after="240"/>
        <w:ind w:hanging="360"/>
        <w:contextualSpacing/>
      </w:pPr>
      <w:r>
        <w:t>“</w:t>
      </w:r>
      <w:r>
        <w:rPr>
          <w:i/>
        </w:rPr>
        <w:t>Producto con un elevado grado de calidad sin necesidad de un personal altamente calificado</w:t>
      </w:r>
      <w:r>
        <w:t xml:space="preserve">” </w:t>
      </w:r>
      <w:r w:rsidR="00394199">
        <w:fldChar w:fldCharType="begin" w:fldLock="1"/>
      </w:r>
      <w:r w:rsidR="00394199">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 "properties" : { "noteIndex" : 0 }, "schema" : "https://github.com/citation-style-language/schema/raw/master/csl-citation.json" }</w:instrText>
      </w:r>
      <w:r w:rsidR="00394199">
        <w:fldChar w:fldCharType="separate"/>
      </w:r>
      <w:r w:rsidR="00394199" w:rsidRPr="00394199">
        <w:rPr>
          <w:noProof/>
        </w:rPr>
        <w:t>(Pressman, 2009)</w:t>
      </w:r>
      <w:r w:rsidR="00394199">
        <w:fldChar w:fldCharType="end"/>
      </w:r>
    </w:p>
    <w:p w14:paraId="4B4E2037" w14:textId="17F1EB3E" w:rsidR="00967E0C" w:rsidRDefault="00072441">
      <w:pPr>
        <w:keepNext/>
        <w:spacing w:before="240" w:after="240"/>
      </w:pPr>
      <w:r>
        <w:t>En el modelo de cascada “</w:t>
      </w:r>
      <w:r>
        <w:rPr>
          <w:i/>
        </w:rPr>
        <w:t xml:space="preserve">se debe disponer de todos los requerimientos al comienzo </w:t>
      </w:r>
      <w:r>
        <w:rPr>
          <w:i/>
        </w:rPr>
        <w:lastRenderedPageBreak/>
        <w:t>para que el desarrollo tenga un flujo normal y no se presenten retrasos o errores</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p>
    <w:p w14:paraId="0F36ABD6" w14:textId="77777777" w:rsidR="00967E0C" w:rsidRDefault="00072441">
      <w:pPr>
        <w:keepNext/>
        <w:spacing w:before="240" w:after="240"/>
        <w:jc w:val="center"/>
        <w:rPr>
          <w:sz w:val="20"/>
          <w:szCs w:val="20"/>
        </w:rPr>
      </w:pPr>
      <w:r>
        <w:rPr>
          <w:sz w:val="20"/>
          <w:szCs w:val="20"/>
        </w:rPr>
        <w:t xml:space="preserve">Fuente: </w:t>
      </w:r>
      <w:proofErr w:type="spellStart"/>
      <w:r>
        <w:rPr>
          <w:sz w:val="20"/>
          <w:szCs w:val="20"/>
        </w:rPr>
        <w:t>Prissman</w:t>
      </w:r>
      <w:proofErr w:type="spellEnd"/>
      <w:r>
        <w:rPr>
          <w:sz w:val="20"/>
          <w:szCs w:val="20"/>
        </w:rPr>
        <w:t xml:space="preserve"> R. Ingeniería del Software</w:t>
      </w:r>
    </w:p>
    <w:p w14:paraId="3F6AE51E" w14:textId="77777777" w:rsidR="00967E0C" w:rsidRDefault="00072441">
      <w:pPr>
        <w:keepNext/>
        <w:spacing w:before="240" w:after="240"/>
      </w:pPr>
      <w:r>
        <w:rPr>
          <w:noProof/>
        </w:rPr>
        <w:drawing>
          <wp:inline distT="114300" distB="114300" distL="114300" distR="114300" wp14:anchorId="62D3E772" wp14:editId="7662F779">
            <wp:extent cx="5410200" cy="1228725"/>
            <wp:effectExtent l="0" t="0" r="0" b="0"/>
            <wp:docPr id="28" name="image2.png" descr="modelo.PNG"/>
            <wp:cNvGraphicFramePr/>
            <a:graphic xmlns:a="http://schemas.openxmlformats.org/drawingml/2006/main">
              <a:graphicData uri="http://schemas.openxmlformats.org/drawingml/2006/picture">
                <pic:pic xmlns:pic="http://schemas.openxmlformats.org/drawingml/2006/picture">
                  <pic:nvPicPr>
                    <pic:cNvPr id="0" name="image2.png" descr="modelo.PNG"/>
                    <pic:cNvPicPr preferRelativeResize="0"/>
                  </pic:nvPicPr>
                  <pic:blipFill>
                    <a:blip r:embed="rId13"/>
                    <a:srcRect/>
                    <a:stretch>
                      <a:fillRect/>
                    </a:stretch>
                  </pic:blipFill>
                  <pic:spPr>
                    <a:xfrm>
                      <a:off x="0" y="0"/>
                      <a:ext cx="5410200" cy="1228725"/>
                    </a:xfrm>
                    <a:prstGeom prst="rect">
                      <a:avLst/>
                    </a:prstGeom>
                    <a:ln/>
                  </pic:spPr>
                </pic:pic>
              </a:graphicData>
            </a:graphic>
          </wp:inline>
        </w:drawing>
      </w:r>
    </w:p>
    <w:p w14:paraId="02E48878" w14:textId="77777777" w:rsidR="00967E0C" w:rsidRDefault="00072441">
      <w:pPr>
        <w:keepNext/>
        <w:spacing w:before="240" w:after="240"/>
        <w:jc w:val="center"/>
        <w:rPr>
          <w:sz w:val="20"/>
          <w:szCs w:val="20"/>
        </w:rPr>
      </w:pPr>
      <w:r>
        <w:rPr>
          <w:sz w:val="20"/>
          <w:szCs w:val="20"/>
        </w:rPr>
        <w:t>Figura 1. Modelo en Cascada</w:t>
      </w:r>
    </w:p>
    <w:p w14:paraId="14540B89" w14:textId="77777777" w:rsidR="00967E0C" w:rsidRDefault="00967E0C">
      <w:pPr>
        <w:keepNext/>
        <w:spacing w:before="240" w:after="240"/>
        <w:jc w:val="center"/>
        <w:rPr>
          <w:sz w:val="20"/>
          <w:szCs w:val="20"/>
        </w:rPr>
      </w:pPr>
    </w:p>
    <w:p w14:paraId="774B3320" w14:textId="77777777" w:rsidR="00967E0C" w:rsidRDefault="00072441">
      <w:pPr>
        <w:pStyle w:val="Ttulo3"/>
        <w:spacing w:before="240" w:after="240"/>
        <w:contextualSpacing w:val="0"/>
      </w:pPr>
      <w:bookmarkStart w:id="65" w:name="_kzbqb16j09jb" w:colFirst="0" w:colLast="0"/>
      <w:bookmarkEnd w:id="65"/>
      <w:r>
        <w:t>3.8.1. ANÁLISIS Y DEFINICIÓN DE REQUERIMIENTOS</w:t>
      </w:r>
    </w:p>
    <w:p w14:paraId="1AF557DA" w14:textId="6EB24173" w:rsidR="00967E0C" w:rsidRDefault="00072441">
      <w:r>
        <w:t>“</w:t>
      </w:r>
      <w:r>
        <w:rPr>
          <w:i/>
        </w:rPr>
        <w:t>Los requerimientos para un sistema son la descripción de los servicios proporcionados por el sistema y sus restricciones operativas. estos requerimientos reflejan las necesidades de los clientes de un sistema que ayude a resolver algún problema</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p>
    <w:p w14:paraId="5137F82C" w14:textId="77777777" w:rsidR="00967E0C" w:rsidRDefault="00967E0C"/>
    <w:p w14:paraId="6B388FBE" w14:textId="36342982" w:rsidR="00967E0C" w:rsidRDefault="00072441">
      <w:r>
        <w:t xml:space="preserve">En esta fase es necesario aplicar ingeniería de requerimiento con el fin de recolectar  </w:t>
      </w:r>
      <w:r>
        <w:lastRenderedPageBreak/>
        <w:t>los requerimientos funcionales y no funcionales del sistema, según</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ingeniería de requerimientos es una de las acciones importantes de la ingeniería de software que comienza durante la actividad de comunicación y continúa en la de modelado.</w:t>
      </w:r>
      <w:r>
        <w:t>”.</w:t>
      </w:r>
    </w:p>
    <w:p w14:paraId="73EF4B1B" w14:textId="77777777" w:rsidR="00967E0C" w:rsidRDefault="00967E0C"/>
    <w:p w14:paraId="3E2137FB" w14:textId="382D03EF" w:rsidR="00967E0C" w:rsidRDefault="00072441">
      <w:pPr>
        <w:rPr>
          <w:strike/>
          <w:color w:val="FF0000"/>
        </w:rPr>
      </w:pPr>
      <w:r>
        <w:t>Para complementar</w:t>
      </w:r>
      <w:r w:rsidR="001577AC">
        <w:t xml:space="preserve"> </w:t>
      </w:r>
      <w:r w:rsidR="001577AC">
        <w:fldChar w:fldCharType="begin" w:fldLock="1"/>
      </w:r>
      <w:r w:rsidR="001577AC">
        <w:instrText>ADDIN CSL_CITATION { "citationItems" : [ { "id" : "ITEM-1", "itemData" : {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uthor" : [ { "dropping-particle" : "", "family" : "Kraffczyk", "given" : "Joaquin Federico Fuentes", "non-dropping-particle" : "", "parse-names" : false, "suffix" : "" } ], "id" : "ITEM-1", "issued" : { "date-parts" : [ [ "2003", "5", "14" ] ] }, "title" : "Realidad virtual aplicada al tratamiento del trastorno de lateralidad y ubicacion espacial", "type" : "article-journal" }, "uris" : [ "http://www.mendeley.com/documents/?uuid=396ac40a-fb54-3ca0-bb21-064f2bf46abc" ] } ], "mendeley" : { "formattedCitation" : "(Kraffczyk, 2003)", "plainTextFormattedCitation" : "(Kraffczyk, 2003)", "previouslyFormattedCitation" : "(Kraffczyk, 2003)" }, "properties" : { "noteIndex" : 0 }, "schema" : "https://github.com/citation-style-language/schema/raw/master/csl-citation.json" }</w:instrText>
      </w:r>
      <w:r w:rsidR="001577AC">
        <w:fldChar w:fldCharType="separate"/>
      </w:r>
      <w:r w:rsidR="001577AC" w:rsidRPr="001577AC">
        <w:rPr>
          <w:noProof/>
        </w:rPr>
        <w:t>(Kraffczyk, 2003)</w:t>
      </w:r>
      <w:r w:rsidR="001577AC">
        <w:fldChar w:fldCharType="end"/>
      </w:r>
      <w:r>
        <w:t xml:space="preserve"> indica “</w:t>
      </w:r>
      <w:r>
        <w:rPr>
          <w:i/>
        </w:rPr>
        <w:t xml:space="preserve">es fundamental que a través de una colección de requerimientos funcionales y no funcionales, el desarrollador o desarrolladores del software comprendan completamente la naturaleza de los programas que deben construirse para desarrollar la aplicación, la función </w:t>
      </w:r>
      <w:r w:rsidR="001577AC">
        <w:rPr>
          <w:i/>
        </w:rPr>
        <w:t>requerida, comportamiento</w:t>
      </w:r>
      <w:r>
        <w:rPr>
          <w:i/>
        </w:rPr>
        <w:t>, rendimiento e interconexión</w:t>
      </w:r>
      <w:r>
        <w:t>”.</w:t>
      </w:r>
    </w:p>
    <w:p w14:paraId="1B6D64B0" w14:textId="77777777" w:rsidR="00967E0C" w:rsidRDefault="00967E0C"/>
    <w:p w14:paraId="4EBC78DF" w14:textId="77777777" w:rsidR="00967E0C" w:rsidRDefault="00072441">
      <w:pPr>
        <w:pStyle w:val="Ttulo3"/>
        <w:widowControl/>
        <w:spacing w:after="120"/>
        <w:contextualSpacing w:val="0"/>
      </w:pPr>
      <w:bookmarkStart w:id="66" w:name="_ofwcvjvoc7i3" w:colFirst="0" w:colLast="0"/>
      <w:bookmarkEnd w:id="66"/>
      <w:r>
        <w:t>3.8.2. DISEÑO</w:t>
      </w:r>
    </w:p>
    <w:p w14:paraId="2F75E10C" w14:textId="77777777" w:rsidR="00967E0C" w:rsidRDefault="00072441">
      <w:r>
        <w:t xml:space="preserve">En esta etapa, se toman decisiones acerca de los elementos o herramientas que se emplearán para el desarrollo del software, se elaboran modelos estructurales en base  a los requisitos obtenidos del análisis. </w:t>
      </w:r>
    </w:p>
    <w:p w14:paraId="584761A0" w14:textId="77777777" w:rsidR="00967E0C" w:rsidRDefault="00072441">
      <w:r>
        <w:t>De esta manera obtenemos una idea más detallada de la estructura del software y podemos prever errores o elementos que no son prioridad al iniciar.</w:t>
      </w:r>
    </w:p>
    <w:p w14:paraId="45790FEA" w14:textId="5ADAD795" w:rsidR="00967E0C" w:rsidRDefault="00072441">
      <w:r>
        <w:t>A continuación,</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r w:rsidR="001577AC">
        <w:t xml:space="preserve"> indica </w:t>
      </w:r>
      <w:r>
        <w:t>algunas opciones de modelos que son importantes</w:t>
      </w:r>
      <w:r w:rsidR="001577AC">
        <w:t xml:space="preserve"> durante la fase de diseño.</w:t>
      </w:r>
    </w:p>
    <w:p w14:paraId="50646736" w14:textId="77777777" w:rsidR="00967E0C" w:rsidRDefault="00967E0C"/>
    <w:p w14:paraId="36D86F57" w14:textId="77777777" w:rsidR="00967E0C" w:rsidRDefault="00072441">
      <w:pPr>
        <w:numPr>
          <w:ilvl w:val="0"/>
          <w:numId w:val="7"/>
        </w:numPr>
        <w:ind w:hanging="360"/>
        <w:contextualSpacing/>
        <w:rPr>
          <w:i/>
        </w:rPr>
      </w:pPr>
      <w:r>
        <w:rPr>
          <w:b/>
          <w:i/>
        </w:rPr>
        <w:t>Diseño de datos:</w:t>
      </w:r>
      <w:r>
        <w:rPr>
          <w:i/>
        </w:rPr>
        <w:t xml:space="preserve"> transforma el modelo de dominio de la información, creado durante el análisis, en las estructuras de datos necesarias para implementar el software.</w:t>
      </w:r>
    </w:p>
    <w:p w14:paraId="28342596" w14:textId="77777777" w:rsidR="00967E0C" w:rsidRDefault="00072441">
      <w:pPr>
        <w:numPr>
          <w:ilvl w:val="0"/>
          <w:numId w:val="7"/>
        </w:numPr>
        <w:ind w:hanging="360"/>
        <w:contextualSpacing/>
        <w:rPr>
          <w:i/>
        </w:rPr>
      </w:pPr>
      <w:r>
        <w:rPr>
          <w:b/>
          <w:i/>
        </w:rPr>
        <w:t>Diseño arquitectónico:</w:t>
      </w:r>
      <w:r>
        <w:rPr>
          <w:i/>
        </w:rPr>
        <w:t xml:space="preserve"> define la relación entre los principales elementos estructurales del programa. </w:t>
      </w:r>
    </w:p>
    <w:p w14:paraId="7392C22E" w14:textId="77777777" w:rsidR="00967E0C" w:rsidRDefault="00072441">
      <w:pPr>
        <w:numPr>
          <w:ilvl w:val="0"/>
          <w:numId w:val="7"/>
        </w:numPr>
        <w:ind w:hanging="360"/>
        <w:contextualSpacing/>
        <w:rPr>
          <w:i/>
        </w:rPr>
      </w:pPr>
      <w:r>
        <w:rPr>
          <w:b/>
          <w:i/>
        </w:rPr>
        <w:t>Diseño de interfaz:</w:t>
      </w:r>
      <w:r>
        <w:rPr>
          <w:i/>
        </w:rPr>
        <w:t xml:space="preserve"> describe cómo se comunica el software consigo mismo, con los sistemas que operan con él y con los operadores que lo emplean. </w:t>
      </w:r>
    </w:p>
    <w:p w14:paraId="603064FB" w14:textId="77777777" w:rsidR="00967E0C" w:rsidRDefault="00072441">
      <w:pPr>
        <w:numPr>
          <w:ilvl w:val="0"/>
          <w:numId w:val="7"/>
        </w:numPr>
        <w:ind w:hanging="360"/>
        <w:contextualSpacing/>
        <w:rPr>
          <w:i/>
        </w:rPr>
      </w:pPr>
      <w:r>
        <w:rPr>
          <w:b/>
          <w:i/>
        </w:rPr>
        <w:t>Diseño procedimental:</w:t>
      </w:r>
      <w:r>
        <w:rPr>
          <w:i/>
        </w:rPr>
        <w:t xml:space="preserve"> transforma elementos estructurales de la arquitectura del programa en una descripción procedimental de los componentes de software.</w:t>
      </w:r>
    </w:p>
    <w:p w14:paraId="3B9EDE34" w14:textId="77777777" w:rsidR="00967E0C" w:rsidRDefault="00967E0C"/>
    <w:p w14:paraId="58BF55BE" w14:textId="77777777" w:rsidR="00967E0C" w:rsidRDefault="00072441">
      <w:pPr>
        <w:pStyle w:val="Ttulo3"/>
        <w:contextualSpacing w:val="0"/>
        <w:jc w:val="left"/>
      </w:pPr>
      <w:bookmarkStart w:id="67" w:name="_wa27lkvij8jr" w:colFirst="0" w:colLast="0"/>
      <w:bookmarkEnd w:id="67"/>
      <w:r>
        <w:t xml:space="preserve">3.8.3. </w:t>
      </w:r>
      <w:commentRangeStart w:id="68"/>
      <w:commentRangeStart w:id="69"/>
      <w:r>
        <w:t>DESARROLLO</w:t>
      </w:r>
      <w:commentRangeEnd w:id="68"/>
      <w:r>
        <w:commentReference w:id="68"/>
      </w:r>
      <w:commentRangeEnd w:id="69"/>
      <w:r>
        <w:commentReference w:id="69"/>
      </w:r>
    </w:p>
    <w:p w14:paraId="3F494698" w14:textId="77777777" w:rsidR="00967E0C" w:rsidRDefault="00072441">
      <w:r>
        <w:t xml:space="preserve">En esta etapa del proyecto se llevará a cabo la codificación basados en los diagramas generados en el diseño, teniendo en cuenta que una aplicación web, puede emplear </w:t>
      </w:r>
      <w:proofErr w:type="spellStart"/>
      <w:r>
        <w:t>frameworks</w:t>
      </w:r>
      <w:proofErr w:type="spellEnd"/>
      <w:r>
        <w:t xml:space="preserve"> o herramientas que ayudan a estructurar el código por medio de buenas prácticas.</w:t>
      </w:r>
    </w:p>
    <w:p w14:paraId="7926169F" w14:textId="4769591B" w:rsidR="00967E0C" w:rsidRDefault="001577AC">
      <w:r>
        <w:fldChar w:fldCharType="begin" w:fldLock="1"/>
      </w:r>
      <w: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Perez Garcia, 2006)", "plainTextFormattedCitation" : "(Perez Garcia, 2006)", "previouslyFormattedCitation" : "(Perez Garcia, 2006)" }, "properties" : { "noteIndex" : 0 }, "schema" : "https://github.com/citation-style-language/schema/raw/master/csl-citation.json" }</w:instrText>
      </w:r>
      <w:r>
        <w:fldChar w:fldCharType="separate"/>
      </w:r>
      <w:r w:rsidRPr="001577AC">
        <w:rPr>
          <w:noProof/>
        </w:rPr>
        <w:t>(Perez Garcia, 2006)</w:t>
      </w:r>
      <w:r>
        <w:fldChar w:fldCharType="end"/>
      </w:r>
      <w:r>
        <w:t xml:space="preserve"> </w:t>
      </w:r>
      <w:r w:rsidR="00072441">
        <w:t>dice: “</w:t>
      </w:r>
      <w:r w:rsidR="00072441">
        <w:rPr>
          <w:i/>
        </w:rPr>
        <w:t xml:space="preserve">el </w:t>
      </w:r>
      <w:proofErr w:type="spellStart"/>
      <w:r w:rsidR="00072441">
        <w:rPr>
          <w:i/>
        </w:rPr>
        <w:t>framework</w:t>
      </w:r>
      <w:proofErr w:type="spellEnd"/>
      <w:r w:rsidR="00072441">
        <w:rPr>
          <w:i/>
        </w:rPr>
        <w:t xml:space="preserve"> no sólo sigue el patrón, sino que me da unas directrices de trabajo, y nos da gran parte del trabajo ya hecho (en forma</w:t>
      </w:r>
      <w:r>
        <w:rPr>
          <w:i/>
        </w:rPr>
        <w:t xml:space="preserve"> de librerías, aplicaciones</w:t>
      </w:r>
      <w:r w:rsidR="00072441">
        <w:rPr>
          <w:i/>
        </w:rPr>
        <w:t>)</w:t>
      </w:r>
      <w:r>
        <w:t>”.</w:t>
      </w:r>
    </w:p>
    <w:p w14:paraId="453ED70F" w14:textId="77777777" w:rsidR="00967E0C" w:rsidRDefault="00072441">
      <w:r>
        <w:lastRenderedPageBreak/>
        <w:t>En el desarrollo de aplicaciones web existen infinita cantidad de herramientas, es indispensable elegir las que se acomodan al software que se desarrolla. Al existir tantas opciones, se complica un poco seleccionar las más apropiada, pero una vez seleccionada, será una gran ayuda en el proceso.</w:t>
      </w:r>
    </w:p>
    <w:p w14:paraId="16CD39B0" w14:textId="77777777" w:rsidR="00967E0C" w:rsidRDefault="00967E0C"/>
    <w:p w14:paraId="5A2AC33E" w14:textId="77777777" w:rsidR="00967E0C" w:rsidRDefault="00072441">
      <w:pPr>
        <w:pStyle w:val="Ttulo3"/>
        <w:contextualSpacing w:val="0"/>
        <w:jc w:val="left"/>
      </w:pPr>
      <w:bookmarkStart w:id="70" w:name="_3q7l97hy84fz" w:colFirst="0" w:colLast="0"/>
      <w:bookmarkEnd w:id="70"/>
      <w:r>
        <w:t>3.8.4. VERIFICACIÓN Y VALIDACIÓN</w:t>
      </w:r>
    </w:p>
    <w:p w14:paraId="3591051B" w14:textId="77777777" w:rsidR="00967E0C" w:rsidRDefault="00967E0C"/>
    <w:p w14:paraId="177D9FA6" w14:textId="2B635E89" w:rsidR="00967E0C" w:rsidRDefault="00072441">
      <w:r>
        <w:t>Según</w:t>
      </w:r>
      <w:r w:rsidR="001577AC">
        <w:t xml:space="preserve"> </w:t>
      </w:r>
      <w:r w:rsidR="001577AC">
        <w:fldChar w:fldCharType="begin" w:fldLock="1"/>
      </w:r>
      <w:r w:rsidR="00C41624">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verificación se refiere al conjunto de tareas que garantizan que el software implementa correctamente una función específica. La validación es un conjunto diferente de tareas que aseguran que el software que se construye sigue los requerimientos del cliente</w:t>
      </w:r>
      <w:r>
        <w:t>”. Es importante analizar las diferentes representaciones del sistema (diagramas de requerimientos, diagramas de diseño y código fuente) en búsqueda de defectos.</w:t>
      </w:r>
    </w:p>
    <w:p w14:paraId="496257AE" w14:textId="77777777" w:rsidR="00967E0C" w:rsidRDefault="00072441">
      <w:r>
        <w:t>Esta etapa, permite evaluar el software resultante con el fin de conocer si se cumplieron los requisitos funcionales y no funcionales que se plantearon desde la etapa de análisis.</w:t>
      </w:r>
    </w:p>
    <w:p w14:paraId="5CCA86C6" w14:textId="77777777" w:rsidR="00967E0C" w:rsidRDefault="00967E0C"/>
    <w:p w14:paraId="5D2F14FE" w14:textId="77777777" w:rsidR="006C6337" w:rsidRDefault="006C6337"/>
    <w:p w14:paraId="60A14E97" w14:textId="77777777" w:rsidR="00967E0C" w:rsidRDefault="00072441">
      <w:pPr>
        <w:pStyle w:val="Ttulo2"/>
        <w:contextualSpacing w:val="0"/>
      </w:pPr>
      <w:bookmarkStart w:id="71" w:name="_ihrmc76k1r5q" w:colFirst="0" w:colLast="0"/>
      <w:bookmarkEnd w:id="71"/>
      <w:r>
        <w:lastRenderedPageBreak/>
        <w:t>3.9. RESULTADOS ESPERADOS</w:t>
      </w:r>
    </w:p>
    <w:p w14:paraId="2750EFF1" w14:textId="30001707" w:rsidR="00967E0C" w:rsidRDefault="00072441">
      <w:pPr>
        <w:keepNext/>
        <w:spacing w:before="240" w:after="240"/>
      </w:pPr>
      <w:r>
        <w:t>Aplicación web de correcto funcionamiento para el registro del plan de trabajo de los docentes de las Unidades Tecnológicas de Santander</w:t>
      </w:r>
      <w:r w:rsidR="005B7002">
        <w:t xml:space="preserve">, documento de trabajo final, manual de requerimientos y </w:t>
      </w:r>
      <w:r w:rsidR="00394199">
        <w:t>artículo</w:t>
      </w:r>
      <w:r w:rsidR="005B7002">
        <w:t xml:space="preserve"> </w:t>
      </w:r>
      <w:r w:rsidR="001577AC">
        <w:t>científico</w:t>
      </w:r>
      <w:r w:rsidR="005B7002">
        <w:t>.</w:t>
      </w:r>
    </w:p>
    <w:p w14:paraId="6711B868" w14:textId="77777777" w:rsidR="00967E0C" w:rsidRDefault="00967E0C">
      <w:pPr>
        <w:keepNext/>
        <w:spacing w:before="240" w:after="240" w:line="240" w:lineRule="auto"/>
      </w:pPr>
    </w:p>
    <w:p w14:paraId="2DDC4F0A" w14:textId="77777777" w:rsidR="00967E0C" w:rsidRDefault="00967E0C">
      <w:pPr>
        <w:keepNext/>
        <w:spacing w:before="240" w:after="240" w:line="240" w:lineRule="auto"/>
      </w:pPr>
    </w:p>
    <w:p w14:paraId="77D103A1" w14:textId="77777777" w:rsidR="00967E0C" w:rsidRDefault="00967E0C">
      <w:pPr>
        <w:keepNext/>
        <w:spacing w:before="240" w:after="240" w:line="240" w:lineRule="auto"/>
      </w:pPr>
    </w:p>
    <w:p w14:paraId="28851EE4" w14:textId="77777777" w:rsidR="00967E0C" w:rsidRDefault="00967E0C">
      <w:pPr>
        <w:keepNext/>
        <w:spacing w:before="240" w:after="240" w:line="240" w:lineRule="auto"/>
      </w:pPr>
    </w:p>
    <w:p w14:paraId="15FEDDC8" w14:textId="77777777" w:rsidR="00967E0C" w:rsidRDefault="00967E0C">
      <w:pPr>
        <w:keepNext/>
        <w:spacing w:before="240" w:after="240" w:line="240" w:lineRule="auto"/>
      </w:pPr>
    </w:p>
    <w:p w14:paraId="6D8F0A09" w14:textId="77777777" w:rsidR="00967E0C" w:rsidRDefault="00967E0C">
      <w:pPr>
        <w:keepNext/>
        <w:spacing w:before="240" w:after="240" w:line="240" w:lineRule="auto"/>
      </w:pPr>
    </w:p>
    <w:p w14:paraId="2380E6F2" w14:textId="77777777" w:rsidR="00967E0C" w:rsidRDefault="00967E0C">
      <w:pPr>
        <w:keepNext/>
        <w:spacing w:before="240" w:after="240" w:line="240" w:lineRule="auto"/>
      </w:pPr>
    </w:p>
    <w:p w14:paraId="23288624" w14:textId="77777777" w:rsidR="00967E0C" w:rsidRDefault="00967E0C">
      <w:pPr>
        <w:keepNext/>
        <w:spacing w:before="240" w:after="240" w:line="240" w:lineRule="auto"/>
      </w:pPr>
    </w:p>
    <w:p w14:paraId="64AEDDB4" w14:textId="77777777" w:rsidR="00967E0C" w:rsidRDefault="00967E0C">
      <w:pPr>
        <w:keepNext/>
        <w:spacing w:before="240" w:after="240" w:line="240" w:lineRule="auto"/>
      </w:pPr>
    </w:p>
    <w:p w14:paraId="237C3F4C" w14:textId="77777777" w:rsidR="00967E0C" w:rsidRDefault="00967E0C">
      <w:pPr>
        <w:keepNext/>
        <w:spacing w:before="240" w:after="240" w:line="240" w:lineRule="auto"/>
      </w:pPr>
    </w:p>
    <w:p w14:paraId="70951894" w14:textId="77777777" w:rsidR="00967E0C" w:rsidRDefault="00967E0C">
      <w:pPr>
        <w:keepNext/>
        <w:spacing w:before="240" w:after="240" w:line="240" w:lineRule="auto"/>
      </w:pPr>
    </w:p>
    <w:p w14:paraId="22DCDB08" w14:textId="77777777" w:rsidR="00967E0C" w:rsidRDefault="00967E0C">
      <w:pPr>
        <w:keepNext/>
        <w:spacing w:before="240" w:after="240" w:line="240" w:lineRule="auto"/>
      </w:pPr>
    </w:p>
    <w:p w14:paraId="0E802297" w14:textId="77777777" w:rsidR="00394199" w:rsidRDefault="00394199">
      <w:pPr>
        <w:keepNext/>
        <w:spacing w:before="240" w:after="240" w:line="240" w:lineRule="auto"/>
      </w:pPr>
    </w:p>
    <w:p w14:paraId="64BBB36D" w14:textId="77777777" w:rsidR="00394199" w:rsidRDefault="00394199">
      <w:pPr>
        <w:keepNext/>
        <w:spacing w:before="240" w:after="240" w:line="240" w:lineRule="auto"/>
      </w:pPr>
    </w:p>
    <w:p w14:paraId="0DCB7FBA" w14:textId="77777777" w:rsidR="00967E0C" w:rsidRDefault="00072441">
      <w:pPr>
        <w:pStyle w:val="Ttulo2"/>
        <w:contextualSpacing w:val="0"/>
      </w:pPr>
      <w:bookmarkStart w:id="72" w:name="_du1xuzekbnqo" w:colFirst="0" w:colLast="0"/>
      <w:bookmarkEnd w:id="72"/>
      <w:r>
        <w:t>3.10. ESTRATEGIA DE DIVULGACIÓN</w:t>
      </w:r>
    </w:p>
    <w:p w14:paraId="52EFB06D" w14:textId="77777777" w:rsidR="00967E0C" w:rsidRDefault="00967E0C">
      <w:pPr>
        <w:keepNext/>
        <w:spacing w:before="240" w:after="240" w:line="240" w:lineRule="auto"/>
        <w:rPr>
          <w:b/>
        </w:rPr>
      </w:pPr>
    </w:p>
    <w:p w14:paraId="505025BB" w14:textId="69E322FB" w:rsidR="00967E0C" w:rsidRDefault="00072441">
      <w:r>
        <w:t xml:space="preserve">Los resultados del desarrollo serán entregados a la coordinación de sistemas en un DVD, el cual contendrá el documento de requerimientos, manual de instalación, proyecto en </w:t>
      </w:r>
      <w:proofErr w:type="spellStart"/>
      <w:r>
        <w:t>Netbeans</w:t>
      </w:r>
      <w:proofErr w:type="spellEnd"/>
      <w:r>
        <w:t>, documento de trabajo final</w:t>
      </w:r>
      <w:r w:rsidR="005B7002">
        <w:t xml:space="preserve"> y  </w:t>
      </w:r>
      <w:r>
        <w:t>artículo.</w:t>
      </w:r>
    </w:p>
    <w:p w14:paraId="30566CFC" w14:textId="77777777" w:rsidR="005B7002" w:rsidRDefault="005B7002">
      <w:pPr>
        <w:spacing w:before="0" w:line="276" w:lineRule="auto"/>
        <w:jc w:val="left"/>
      </w:pPr>
    </w:p>
    <w:p w14:paraId="52FC5850" w14:textId="4154B3C9" w:rsidR="005B7002" w:rsidRDefault="005B7002">
      <w:pPr>
        <w:spacing w:before="0" w:line="276" w:lineRule="auto"/>
        <w:jc w:val="left"/>
      </w:pPr>
      <w:r>
        <w:t>El artículo se espera publicar en algún sitio o por medio de una ponencia.</w:t>
      </w:r>
    </w:p>
    <w:p w14:paraId="15114083" w14:textId="77777777" w:rsidR="005B7002" w:rsidRDefault="005B7002">
      <w:pPr>
        <w:spacing w:before="0" w:line="276" w:lineRule="auto"/>
        <w:jc w:val="left"/>
      </w:pPr>
    </w:p>
    <w:p w14:paraId="4AD84C18" w14:textId="2F8DFC70" w:rsidR="005B7002" w:rsidRDefault="005B7002">
      <w:pPr>
        <w:spacing w:before="0" w:line="276" w:lineRule="auto"/>
        <w:jc w:val="left"/>
      </w:pPr>
      <w:r>
        <w:t>El proyecto se almacenara en un repositorio institucional.</w:t>
      </w:r>
    </w:p>
    <w:p w14:paraId="6981FD29" w14:textId="77777777" w:rsidR="005B7002" w:rsidRDefault="005B7002">
      <w:pPr>
        <w:spacing w:before="0" w:line="276" w:lineRule="auto"/>
        <w:jc w:val="left"/>
      </w:pPr>
    </w:p>
    <w:p w14:paraId="3AD9F140" w14:textId="77777777" w:rsidR="005B7002" w:rsidRDefault="005B7002">
      <w:pPr>
        <w:spacing w:before="0" w:line="276" w:lineRule="auto"/>
        <w:jc w:val="left"/>
      </w:pPr>
    </w:p>
    <w:p w14:paraId="5608F88B" w14:textId="77777777" w:rsidR="005B7002" w:rsidRDefault="005B7002">
      <w:pPr>
        <w:spacing w:before="0" w:line="276" w:lineRule="auto"/>
        <w:jc w:val="left"/>
      </w:pPr>
    </w:p>
    <w:p w14:paraId="3133D399" w14:textId="77777777" w:rsidR="005B7002" w:rsidRDefault="005B7002">
      <w:pPr>
        <w:spacing w:before="0" w:line="276" w:lineRule="auto"/>
        <w:jc w:val="left"/>
      </w:pPr>
    </w:p>
    <w:p w14:paraId="2C496C06" w14:textId="77777777" w:rsidR="005B7002" w:rsidRDefault="005B7002">
      <w:pPr>
        <w:spacing w:before="0" w:line="276" w:lineRule="auto"/>
        <w:jc w:val="left"/>
      </w:pPr>
    </w:p>
    <w:p w14:paraId="17C1FB0C" w14:textId="77777777" w:rsidR="005B7002" w:rsidRDefault="005B7002">
      <w:pPr>
        <w:spacing w:before="0" w:line="276" w:lineRule="auto"/>
        <w:jc w:val="left"/>
      </w:pPr>
    </w:p>
    <w:p w14:paraId="07C8BF2C" w14:textId="77777777" w:rsidR="005B7002" w:rsidRDefault="005B7002">
      <w:pPr>
        <w:spacing w:before="0" w:line="276" w:lineRule="auto"/>
        <w:jc w:val="left"/>
      </w:pPr>
    </w:p>
    <w:p w14:paraId="3B5ABD39" w14:textId="77777777" w:rsidR="005B7002" w:rsidRDefault="005B7002">
      <w:pPr>
        <w:spacing w:before="0" w:line="276" w:lineRule="auto"/>
        <w:jc w:val="left"/>
      </w:pPr>
    </w:p>
    <w:p w14:paraId="2319FD10" w14:textId="77777777" w:rsidR="005B7002" w:rsidRDefault="005B7002">
      <w:pPr>
        <w:spacing w:before="0" w:line="276" w:lineRule="auto"/>
        <w:jc w:val="left"/>
      </w:pPr>
    </w:p>
    <w:p w14:paraId="370E21FC" w14:textId="77777777" w:rsidR="005B7002" w:rsidRDefault="005B7002">
      <w:pPr>
        <w:spacing w:before="0" w:line="276" w:lineRule="auto"/>
        <w:jc w:val="left"/>
      </w:pPr>
    </w:p>
    <w:p w14:paraId="343A8BDA" w14:textId="77777777" w:rsidR="005B7002" w:rsidRDefault="005B7002">
      <w:pPr>
        <w:spacing w:before="0" w:line="276" w:lineRule="auto"/>
        <w:jc w:val="left"/>
      </w:pPr>
    </w:p>
    <w:p w14:paraId="4513F2BA" w14:textId="77777777" w:rsidR="005B7002" w:rsidRDefault="005B7002">
      <w:pPr>
        <w:spacing w:before="0" w:line="276" w:lineRule="auto"/>
        <w:jc w:val="left"/>
      </w:pPr>
    </w:p>
    <w:p w14:paraId="3EA7A9D2" w14:textId="0FDF3BC3" w:rsidR="00967E0C" w:rsidRDefault="00072441" w:rsidP="00394199">
      <w:pPr>
        <w:pStyle w:val="Ttulo2"/>
        <w:contextualSpacing w:val="0"/>
      </w:pPr>
      <w:bookmarkStart w:id="73" w:name="_js1tgh77a6dy" w:colFirst="0" w:colLast="0"/>
      <w:bookmarkEnd w:id="73"/>
      <w:r>
        <w:t>3.11. CRONOGRAMA DE ACTIVIDADES</w:t>
      </w:r>
    </w:p>
    <w:p w14:paraId="02044F2E" w14:textId="77777777" w:rsidR="00394199" w:rsidRPr="00394199" w:rsidRDefault="00394199" w:rsidP="00394199"/>
    <w:tbl>
      <w:tblPr>
        <w:tblStyle w:val="a1"/>
        <w:tblW w:w="886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61"/>
        <w:gridCol w:w="69"/>
        <w:gridCol w:w="214"/>
        <w:gridCol w:w="146"/>
        <w:gridCol w:w="279"/>
        <w:gridCol w:w="66"/>
        <w:gridCol w:w="345"/>
        <w:gridCol w:w="15"/>
        <w:gridCol w:w="283"/>
        <w:gridCol w:w="47"/>
        <w:gridCol w:w="345"/>
        <w:gridCol w:w="345"/>
        <w:gridCol w:w="345"/>
        <w:gridCol w:w="336"/>
        <w:gridCol w:w="9"/>
        <w:gridCol w:w="345"/>
        <w:gridCol w:w="345"/>
        <w:gridCol w:w="345"/>
        <w:gridCol w:w="345"/>
        <w:gridCol w:w="345"/>
        <w:gridCol w:w="345"/>
        <w:gridCol w:w="345"/>
        <w:gridCol w:w="345"/>
      </w:tblGrid>
      <w:tr w:rsidR="00967E0C" w14:paraId="1E4D43D6" w14:textId="77777777">
        <w:trPr>
          <w:trHeight w:val="400"/>
        </w:trPr>
        <w:tc>
          <w:tcPr>
            <w:tcW w:w="8865" w:type="dxa"/>
            <w:gridSpan w:val="23"/>
            <w:tcBorders>
              <w:top w:val="single" w:sz="8" w:space="0" w:color="000000"/>
              <w:left w:val="single" w:sz="8" w:space="0" w:color="000000"/>
            </w:tcBorders>
            <w:tcMar>
              <w:top w:w="40" w:type="dxa"/>
              <w:left w:w="40" w:type="dxa"/>
              <w:bottom w:w="40" w:type="dxa"/>
              <w:right w:w="40" w:type="dxa"/>
            </w:tcMar>
            <w:vAlign w:val="center"/>
          </w:tcPr>
          <w:p w14:paraId="412AB422" w14:textId="77777777" w:rsidR="00967E0C" w:rsidRDefault="00072441">
            <w:pPr>
              <w:spacing w:before="100" w:after="100"/>
              <w:jc w:val="center"/>
              <w:rPr>
                <w:b/>
                <w:sz w:val="20"/>
                <w:szCs w:val="20"/>
              </w:rPr>
            </w:pPr>
            <w:r>
              <w:rPr>
                <w:b/>
                <w:sz w:val="20"/>
                <w:szCs w:val="20"/>
              </w:rPr>
              <w:t>PLANEACIÓN DEL PROYECTO</w:t>
            </w:r>
          </w:p>
        </w:tc>
      </w:tr>
      <w:tr w:rsidR="00967E0C" w14:paraId="6E47C714" w14:textId="77777777" w:rsidTr="005B7002">
        <w:trPr>
          <w:trHeight w:val="300"/>
        </w:trPr>
        <w:tc>
          <w:tcPr>
            <w:tcW w:w="3261" w:type="dxa"/>
            <w:tcBorders>
              <w:top w:val="single" w:sz="8" w:space="0" w:color="000000"/>
              <w:left w:val="single" w:sz="8" w:space="0" w:color="000000"/>
            </w:tcBorders>
            <w:tcMar>
              <w:top w:w="40" w:type="dxa"/>
              <w:left w:w="40" w:type="dxa"/>
              <w:bottom w:w="40" w:type="dxa"/>
              <w:right w:w="40" w:type="dxa"/>
            </w:tcMar>
            <w:vAlign w:val="center"/>
          </w:tcPr>
          <w:p w14:paraId="15302729" w14:textId="77777777" w:rsidR="00967E0C" w:rsidRDefault="00072441">
            <w:pPr>
              <w:spacing w:before="100" w:after="100"/>
              <w:jc w:val="center"/>
              <w:rPr>
                <w:b/>
                <w:sz w:val="20"/>
                <w:szCs w:val="20"/>
              </w:rPr>
            </w:pPr>
            <w:r>
              <w:rPr>
                <w:b/>
                <w:sz w:val="20"/>
                <w:szCs w:val="20"/>
              </w:rPr>
              <w:t>TIEMPO</w:t>
            </w:r>
          </w:p>
        </w:tc>
        <w:tc>
          <w:tcPr>
            <w:tcW w:w="1417" w:type="dxa"/>
            <w:gridSpan w:val="8"/>
            <w:tcBorders>
              <w:top w:val="single" w:sz="8" w:space="0" w:color="000000"/>
            </w:tcBorders>
            <w:shd w:val="clear" w:color="auto" w:fill="FCE5CD"/>
            <w:tcMar>
              <w:top w:w="40" w:type="dxa"/>
              <w:left w:w="40" w:type="dxa"/>
              <w:bottom w:w="40" w:type="dxa"/>
              <w:right w:w="40" w:type="dxa"/>
            </w:tcMar>
            <w:vAlign w:val="center"/>
          </w:tcPr>
          <w:p w14:paraId="735B0F22" w14:textId="36B1EDF3" w:rsidR="00967E0C" w:rsidRDefault="005B7002">
            <w:pPr>
              <w:spacing w:before="100" w:after="100"/>
              <w:jc w:val="center"/>
              <w:rPr>
                <w:b/>
                <w:sz w:val="20"/>
                <w:szCs w:val="20"/>
              </w:rPr>
            </w:pPr>
            <w:r>
              <w:rPr>
                <w:b/>
                <w:sz w:val="20"/>
                <w:szCs w:val="20"/>
                <w:shd w:val="clear" w:color="auto" w:fill="FCE5CD"/>
              </w:rPr>
              <w:t>AGOSTO</w:t>
            </w:r>
          </w:p>
        </w:tc>
        <w:tc>
          <w:tcPr>
            <w:tcW w:w="1418" w:type="dxa"/>
            <w:gridSpan w:val="5"/>
            <w:tcBorders>
              <w:top w:val="single" w:sz="8" w:space="0" w:color="000000"/>
            </w:tcBorders>
            <w:shd w:val="clear" w:color="auto" w:fill="FFF2CC"/>
            <w:tcMar>
              <w:top w:w="40" w:type="dxa"/>
              <w:left w:w="40" w:type="dxa"/>
              <w:bottom w:w="40" w:type="dxa"/>
              <w:right w:w="40" w:type="dxa"/>
            </w:tcMar>
            <w:vAlign w:val="center"/>
          </w:tcPr>
          <w:p w14:paraId="076070E2" w14:textId="6C311FC7" w:rsidR="00967E0C" w:rsidRDefault="005B7002" w:rsidP="005B7002">
            <w:pPr>
              <w:spacing w:before="100" w:after="100"/>
              <w:jc w:val="center"/>
              <w:rPr>
                <w:b/>
                <w:sz w:val="20"/>
                <w:szCs w:val="20"/>
              </w:rPr>
            </w:pPr>
            <w:r>
              <w:rPr>
                <w:b/>
                <w:sz w:val="20"/>
                <w:szCs w:val="20"/>
                <w:shd w:val="clear" w:color="auto" w:fill="FFF2CC"/>
              </w:rPr>
              <w:t>SEPTIEMBRE</w:t>
            </w:r>
          </w:p>
        </w:tc>
        <w:tc>
          <w:tcPr>
            <w:tcW w:w="1389" w:type="dxa"/>
            <w:gridSpan w:val="5"/>
            <w:tcBorders>
              <w:top w:val="single" w:sz="8" w:space="0" w:color="000000"/>
            </w:tcBorders>
            <w:shd w:val="clear" w:color="auto" w:fill="D9EAD3"/>
            <w:tcMar>
              <w:top w:w="40" w:type="dxa"/>
              <w:left w:w="40" w:type="dxa"/>
              <w:bottom w:w="40" w:type="dxa"/>
              <w:right w:w="40" w:type="dxa"/>
            </w:tcMar>
            <w:vAlign w:val="center"/>
          </w:tcPr>
          <w:p w14:paraId="19D74660" w14:textId="2D53E45A" w:rsidR="00967E0C" w:rsidRDefault="005B7002">
            <w:pPr>
              <w:spacing w:before="100" w:after="100"/>
              <w:jc w:val="center"/>
              <w:rPr>
                <w:b/>
                <w:sz w:val="20"/>
                <w:szCs w:val="20"/>
              </w:rPr>
            </w:pPr>
            <w:r>
              <w:rPr>
                <w:b/>
                <w:sz w:val="20"/>
                <w:szCs w:val="20"/>
                <w:shd w:val="clear" w:color="auto" w:fill="D9EAD3"/>
              </w:rPr>
              <w:t>OCTUBRE</w:t>
            </w:r>
          </w:p>
        </w:tc>
        <w:tc>
          <w:tcPr>
            <w:tcW w:w="1380" w:type="dxa"/>
            <w:gridSpan w:val="4"/>
            <w:tcBorders>
              <w:top w:val="single" w:sz="8" w:space="0" w:color="000000"/>
              <w:right w:val="single" w:sz="8" w:space="0" w:color="000000"/>
            </w:tcBorders>
            <w:shd w:val="clear" w:color="auto" w:fill="C9DAF8"/>
            <w:tcMar>
              <w:top w:w="40" w:type="dxa"/>
              <w:left w:w="40" w:type="dxa"/>
              <w:bottom w:w="40" w:type="dxa"/>
              <w:right w:w="40" w:type="dxa"/>
            </w:tcMar>
            <w:vAlign w:val="center"/>
          </w:tcPr>
          <w:p w14:paraId="72B39428" w14:textId="7AB4C8F6" w:rsidR="00967E0C" w:rsidRDefault="005B7002" w:rsidP="005B7002">
            <w:pPr>
              <w:spacing w:before="100" w:after="100"/>
              <w:jc w:val="center"/>
              <w:rPr>
                <w:b/>
                <w:sz w:val="20"/>
                <w:szCs w:val="20"/>
              </w:rPr>
            </w:pPr>
            <w:r>
              <w:rPr>
                <w:b/>
                <w:sz w:val="20"/>
                <w:szCs w:val="20"/>
                <w:shd w:val="clear" w:color="auto" w:fill="C9DAF8"/>
              </w:rPr>
              <w:t>NOVIEMBRE</w:t>
            </w:r>
          </w:p>
        </w:tc>
      </w:tr>
      <w:tr w:rsidR="00967E0C" w14:paraId="5F3FD5F5" w14:textId="77777777" w:rsidTr="005B7002">
        <w:trPr>
          <w:trHeight w:val="300"/>
        </w:trPr>
        <w:tc>
          <w:tcPr>
            <w:tcW w:w="3261" w:type="dxa"/>
            <w:tcBorders>
              <w:left w:val="single" w:sz="8" w:space="0" w:color="000000"/>
            </w:tcBorders>
            <w:tcMar>
              <w:top w:w="40" w:type="dxa"/>
              <w:left w:w="40" w:type="dxa"/>
              <w:bottom w:w="40" w:type="dxa"/>
              <w:right w:w="40" w:type="dxa"/>
            </w:tcMar>
            <w:vAlign w:val="center"/>
          </w:tcPr>
          <w:p w14:paraId="52AD308B" w14:textId="77777777" w:rsidR="00967E0C" w:rsidRDefault="00072441">
            <w:pPr>
              <w:spacing w:before="100" w:after="100"/>
              <w:jc w:val="center"/>
              <w:rPr>
                <w:b/>
                <w:sz w:val="20"/>
                <w:szCs w:val="20"/>
              </w:rPr>
            </w:pPr>
            <w:r>
              <w:rPr>
                <w:b/>
                <w:sz w:val="20"/>
                <w:szCs w:val="20"/>
              </w:rPr>
              <w:t>ACTIVIDADES</w:t>
            </w:r>
          </w:p>
        </w:tc>
        <w:tc>
          <w:tcPr>
            <w:tcW w:w="283" w:type="dxa"/>
            <w:gridSpan w:val="2"/>
            <w:shd w:val="clear" w:color="auto" w:fill="FCE5CD"/>
            <w:tcMar>
              <w:top w:w="40" w:type="dxa"/>
              <w:left w:w="40" w:type="dxa"/>
              <w:bottom w:w="40" w:type="dxa"/>
              <w:right w:w="40" w:type="dxa"/>
            </w:tcMar>
            <w:vAlign w:val="center"/>
          </w:tcPr>
          <w:p w14:paraId="592C1C16" w14:textId="77777777" w:rsidR="00967E0C" w:rsidRDefault="00072441">
            <w:pPr>
              <w:spacing w:before="100" w:after="100"/>
              <w:jc w:val="center"/>
              <w:rPr>
                <w:b/>
                <w:sz w:val="20"/>
                <w:szCs w:val="20"/>
              </w:rPr>
            </w:pPr>
            <w:r>
              <w:rPr>
                <w:b/>
                <w:sz w:val="20"/>
                <w:szCs w:val="20"/>
                <w:shd w:val="clear" w:color="auto" w:fill="FCE5CD"/>
              </w:rPr>
              <w:t>S1</w:t>
            </w:r>
          </w:p>
        </w:tc>
        <w:tc>
          <w:tcPr>
            <w:tcW w:w="425" w:type="dxa"/>
            <w:gridSpan w:val="2"/>
            <w:shd w:val="clear" w:color="auto" w:fill="FCE5CD"/>
            <w:tcMar>
              <w:top w:w="40" w:type="dxa"/>
              <w:left w:w="40" w:type="dxa"/>
              <w:bottom w:w="40" w:type="dxa"/>
              <w:right w:w="40" w:type="dxa"/>
            </w:tcMar>
            <w:vAlign w:val="center"/>
          </w:tcPr>
          <w:p w14:paraId="0C3E5ECC" w14:textId="77777777" w:rsidR="00967E0C" w:rsidRDefault="00072441">
            <w:pPr>
              <w:spacing w:before="100" w:after="100"/>
              <w:jc w:val="center"/>
              <w:rPr>
                <w:b/>
                <w:sz w:val="20"/>
                <w:szCs w:val="20"/>
              </w:rPr>
            </w:pPr>
            <w:r>
              <w:rPr>
                <w:b/>
                <w:sz w:val="20"/>
                <w:szCs w:val="20"/>
                <w:shd w:val="clear" w:color="auto" w:fill="FCE5CD"/>
              </w:rPr>
              <w:t>S2</w:t>
            </w:r>
          </w:p>
        </w:tc>
        <w:tc>
          <w:tcPr>
            <w:tcW w:w="426" w:type="dxa"/>
            <w:gridSpan w:val="3"/>
            <w:shd w:val="clear" w:color="auto" w:fill="FCE5CD"/>
            <w:tcMar>
              <w:top w:w="40" w:type="dxa"/>
              <w:left w:w="40" w:type="dxa"/>
              <w:bottom w:w="40" w:type="dxa"/>
              <w:right w:w="40" w:type="dxa"/>
            </w:tcMar>
            <w:vAlign w:val="center"/>
          </w:tcPr>
          <w:p w14:paraId="4FC773AD" w14:textId="77777777" w:rsidR="00967E0C" w:rsidRDefault="00072441">
            <w:pPr>
              <w:spacing w:before="100" w:after="100"/>
              <w:jc w:val="center"/>
              <w:rPr>
                <w:b/>
                <w:sz w:val="20"/>
                <w:szCs w:val="20"/>
              </w:rPr>
            </w:pPr>
            <w:r>
              <w:rPr>
                <w:b/>
                <w:sz w:val="20"/>
                <w:szCs w:val="20"/>
                <w:shd w:val="clear" w:color="auto" w:fill="FCE5CD"/>
              </w:rPr>
              <w:t>S3</w:t>
            </w:r>
          </w:p>
        </w:tc>
        <w:tc>
          <w:tcPr>
            <w:tcW w:w="283" w:type="dxa"/>
            <w:shd w:val="clear" w:color="auto" w:fill="FCE5CD"/>
            <w:tcMar>
              <w:top w:w="40" w:type="dxa"/>
              <w:left w:w="40" w:type="dxa"/>
              <w:bottom w:w="40" w:type="dxa"/>
              <w:right w:w="40" w:type="dxa"/>
            </w:tcMar>
            <w:vAlign w:val="center"/>
          </w:tcPr>
          <w:p w14:paraId="31AD9D33" w14:textId="77777777" w:rsidR="00967E0C" w:rsidRDefault="00072441">
            <w:pPr>
              <w:spacing w:before="100" w:after="100"/>
              <w:jc w:val="center"/>
              <w:rPr>
                <w:b/>
                <w:sz w:val="20"/>
                <w:szCs w:val="20"/>
              </w:rPr>
            </w:pPr>
            <w:r>
              <w:rPr>
                <w:b/>
                <w:sz w:val="20"/>
                <w:szCs w:val="20"/>
                <w:shd w:val="clear" w:color="auto" w:fill="FCE5CD"/>
              </w:rPr>
              <w:t>S4</w:t>
            </w:r>
          </w:p>
        </w:tc>
        <w:tc>
          <w:tcPr>
            <w:tcW w:w="392" w:type="dxa"/>
            <w:gridSpan w:val="2"/>
            <w:shd w:val="clear" w:color="auto" w:fill="FFF2CC"/>
            <w:tcMar>
              <w:top w:w="40" w:type="dxa"/>
              <w:left w:w="40" w:type="dxa"/>
              <w:bottom w:w="40" w:type="dxa"/>
              <w:right w:w="40" w:type="dxa"/>
            </w:tcMar>
            <w:vAlign w:val="center"/>
          </w:tcPr>
          <w:p w14:paraId="6C746FD6" w14:textId="77777777" w:rsidR="00967E0C" w:rsidRDefault="00072441">
            <w:pPr>
              <w:spacing w:before="100" w:after="100"/>
              <w:jc w:val="center"/>
              <w:rPr>
                <w:b/>
                <w:sz w:val="20"/>
                <w:szCs w:val="20"/>
              </w:rPr>
            </w:pPr>
            <w:r>
              <w:rPr>
                <w:b/>
                <w:sz w:val="20"/>
                <w:szCs w:val="20"/>
                <w:shd w:val="clear" w:color="auto" w:fill="FFF2CC"/>
              </w:rPr>
              <w:t>S1</w:t>
            </w:r>
          </w:p>
        </w:tc>
        <w:tc>
          <w:tcPr>
            <w:tcW w:w="345" w:type="dxa"/>
            <w:shd w:val="clear" w:color="auto" w:fill="FFF2CC"/>
            <w:tcMar>
              <w:top w:w="40" w:type="dxa"/>
              <w:left w:w="40" w:type="dxa"/>
              <w:bottom w:w="40" w:type="dxa"/>
              <w:right w:w="40" w:type="dxa"/>
            </w:tcMar>
            <w:vAlign w:val="center"/>
          </w:tcPr>
          <w:p w14:paraId="49F35B6E" w14:textId="77777777" w:rsidR="00967E0C" w:rsidRDefault="00072441">
            <w:pPr>
              <w:spacing w:before="100" w:after="100"/>
              <w:jc w:val="center"/>
              <w:rPr>
                <w:b/>
                <w:sz w:val="20"/>
                <w:szCs w:val="20"/>
              </w:rPr>
            </w:pPr>
            <w:r>
              <w:rPr>
                <w:b/>
                <w:sz w:val="20"/>
                <w:szCs w:val="20"/>
                <w:shd w:val="clear" w:color="auto" w:fill="FFF2CC"/>
              </w:rPr>
              <w:t>S2</w:t>
            </w:r>
          </w:p>
        </w:tc>
        <w:tc>
          <w:tcPr>
            <w:tcW w:w="345" w:type="dxa"/>
            <w:shd w:val="clear" w:color="auto" w:fill="FFF2CC"/>
            <w:tcMar>
              <w:top w:w="40" w:type="dxa"/>
              <w:left w:w="40" w:type="dxa"/>
              <w:bottom w:w="40" w:type="dxa"/>
              <w:right w:w="40" w:type="dxa"/>
            </w:tcMar>
            <w:vAlign w:val="center"/>
          </w:tcPr>
          <w:p w14:paraId="18075A03" w14:textId="77777777" w:rsidR="00967E0C" w:rsidRDefault="00072441">
            <w:pPr>
              <w:spacing w:before="100" w:after="100"/>
              <w:jc w:val="center"/>
              <w:rPr>
                <w:b/>
                <w:sz w:val="20"/>
                <w:szCs w:val="20"/>
              </w:rPr>
            </w:pPr>
            <w:r>
              <w:rPr>
                <w:b/>
                <w:sz w:val="20"/>
                <w:szCs w:val="20"/>
                <w:shd w:val="clear" w:color="auto" w:fill="FFF2CC"/>
              </w:rPr>
              <w:t>S3</w:t>
            </w:r>
          </w:p>
        </w:tc>
        <w:tc>
          <w:tcPr>
            <w:tcW w:w="336" w:type="dxa"/>
            <w:shd w:val="clear" w:color="auto" w:fill="FFF2CC"/>
            <w:tcMar>
              <w:top w:w="40" w:type="dxa"/>
              <w:left w:w="40" w:type="dxa"/>
              <w:bottom w:w="40" w:type="dxa"/>
              <w:right w:w="40" w:type="dxa"/>
            </w:tcMar>
            <w:vAlign w:val="center"/>
          </w:tcPr>
          <w:p w14:paraId="6D14F0C4" w14:textId="77777777" w:rsidR="00967E0C" w:rsidRDefault="00072441">
            <w:pPr>
              <w:spacing w:before="100" w:after="100"/>
              <w:jc w:val="center"/>
              <w:rPr>
                <w:b/>
                <w:sz w:val="20"/>
                <w:szCs w:val="20"/>
              </w:rPr>
            </w:pPr>
            <w:r>
              <w:rPr>
                <w:b/>
                <w:sz w:val="20"/>
                <w:szCs w:val="20"/>
                <w:shd w:val="clear" w:color="auto" w:fill="FFF2CC"/>
              </w:rPr>
              <w:t>S4</w:t>
            </w:r>
          </w:p>
        </w:tc>
        <w:tc>
          <w:tcPr>
            <w:tcW w:w="354" w:type="dxa"/>
            <w:gridSpan w:val="2"/>
            <w:shd w:val="clear" w:color="auto" w:fill="D9EAD3"/>
            <w:tcMar>
              <w:top w:w="40" w:type="dxa"/>
              <w:left w:w="40" w:type="dxa"/>
              <w:bottom w:w="40" w:type="dxa"/>
              <w:right w:w="40" w:type="dxa"/>
            </w:tcMar>
            <w:vAlign w:val="center"/>
          </w:tcPr>
          <w:p w14:paraId="57657A93" w14:textId="77777777" w:rsidR="00967E0C" w:rsidRDefault="00072441">
            <w:pPr>
              <w:spacing w:before="100" w:after="100"/>
              <w:jc w:val="center"/>
              <w:rPr>
                <w:b/>
                <w:sz w:val="20"/>
                <w:szCs w:val="20"/>
              </w:rPr>
            </w:pPr>
            <w:r>
              <w:rPr>
                <w:b/>
                <w:sz w:val="20"/>
                <w:szCs w:val="20"/>
                <w:shd w:val="clear" w:color="auto" w:fill="D9EAD3"/>
              </w:rPr>
              <w:t>S1</w:t>
            </w:r>
          </w:p>
        </w:tc>
        <w:tc>
          <w:tcPr>
            <w:tcW w:w="345" w:type="dxa"/>
            <w:shd w:val="clear" w:color="auto" w:fill="D9EAD3"/>
            <w:tcMar>
              <w:top w:w="40" w:type="dxa"/>
              <w:left w:w="40" w:type="dxa"/>
              <w:bottom w:w="40" w:type="dxa"/>
              <w:right w:w="40" w:type="dxa"/>
            </w:tcMar>
            <w:vAlign w:val="center"/>
          </w:tcPr>
          <w:p w14:paraId="6B1C3E7A" w14:textId="77777777" w:rsidR="00967E0C" w:rsidRDefault="00072441">
            <w:pPr>
              <w:spacing w:before="100" w:after="100"/>
              <w:jc w:val="center"/>
              <w:rPr>
                <w:b/>
                <w:sz w:val="20"/>
                <w:szCs w:val="20"/>
              </w:rPr>
            </w:pPr>
            <w:r>
              <w:rPr>
                <w:b/>
                <w:sz w:val="20"/>
                <w:szCs w:val="20"/>
                <w:shd w:val="clear" w:color="auto" w:fill="D9EAD3"/>
              </w:rPr>
              <w:t>S2</w:t>
            </w:r>
          </w:p>
        </w:tc>
        <w:tc>
          <w:tcPr>
            <w:tcW w:w="345" w:type="dxa"/>
            <w:shd w:val="clear" w:color="auto" w:fill="D9EAD3"/>
            <w:tcMar>
              <w:top w:w="40" w:type="dxa"/>
              <w:left w:w="40" w:type="dxa"/>
              <w:bottom w:w="40" w:type="dxa"/>
              <w:right w:w="40" w:type="dxa"/>
            </w:tcMar>
            <w:vAlign w:val="center"/>
          </w:tcPr>
          <w:p w14:paraId="3595CFCC" w14:textId="77777777" w:rsidR="00967E0C" w:rsidRDefault="00072441">
            <w:pPr>
              <w:spacing w:before="100" w:after="100"/>
              <w:jc w:val="center"/>
              <w:rPr>
                <w:b/>
                <w:sz w:val="20"/>
                <w:szCs w:val="20"/>
              </w:rPr>
            </w:pPr>
            <w:r>
              <w:rPr>
                <w:b/>
                <w:sz w:val="20"/>
                <w:szCs w:val="20"/>
                <w:shd w:val="clear" w:color="auto" w:fill="D9EAD3"/>
              </w:rPr>
              <w:t>S3</w:t>
            </w:r>
          </w:p>
        </w:tc>
        <w:tc>
          <w:tcPr>
            <w:tcW w:w="345" w:type="dxa"/>
            <w:shd w:val="clear" w:color="auto" w:fill="D9EAD3"/>
            <w:tcMar>
              <w:top w:w="40" w:type="dxa"/>
              <w:left w:w="40" w:type="dxa"/>
              <w:bottom w:w="40" w:type="dxa"/>
              <w:right w:w="40" w:type="dxa"/>
            </w:tcMar>
            <w:vAlign w:val="center"/>
          </w:tcPr>
          <w:p w14:paraId="4F519A27" w14:textId="77777777" w:rsidR="00967E0C" w:rsidRDefault="00072441">
            <w:pPr>
              <w:spacing w:before="100" w:after="100"/>
              <w:jc w:val="center"/>
              <w:rPr>
                <w:b/>
                <w:sz w:val="20"/>
                <w:szCs w:val="20"/>
              </w:rPr>
            </w:pPr>
            <w:r>
              <w:rPr>
                <w:b/>
                <w:sz w:val="20"/>
                <w:szCs w:val="20"/>
                <w:shd w:val="clear" w:color="auto" w:fill="D9EAD3"/>
              </w:rPr>
              <w:t>S4</w:t>
            </w:r>
          </w:p>
        </w:tc>
        <w:tc>
          <w:tcPr>
            <w:tcW w:w="345" w:type="dxa"/>
            <w:shd w:val="clear" w:color="auto" w:fill="C9DAF8"/>
            <w:tcMar>
              <w:top w:w="40" w:type="dxa"/>
              <w:left w:w="40" w:type="dxa"/>
              <w:bottom w:w="40" w:type="dxa"/>
              <w:right w:w="40" w:type="dxa"/>
            </w:tcMar>
            <w:vAlign w:val="center"/>
          </w:tcPr>
          <w:p w14:paraId="0893AA3B" w14:textId="77777777" w:rsidR="00967E0C" w:rsidRDefault="00072441">
            <w:pPr>
              <w:spacing w:before="100" w:after="100"/>
              <w:jc w:val="center"/>
              <w:rPr>
                <w:b/>
                <w:sz w:val="20"/>
                <w:szCs w:val="20"/>
              </w:rPr>
            </w:pPr>
            <w:r>
              <w:rPr>
                <w:b/>
                <w:sz w:val="20"/>
                <w:szCs w:val="20"/>
                <w:shd w:val="clear" w:color="auto" w:fill="C9DAF8"/>
              </w:rPr>
              <w:t>S1</w:t>
            </w:r>
          </w:p>
        </w:tc>
        <w:tc>
          <w:tcPr>
            <w:tcW w:w="345" w:type="dxa"/>
            <w:shd w:val="clear" w:color="auto" w:fill="C9DAF8"/>
            <w:tcMar>
              <w:top w:w="40" w:type="dxa"/>
              <w:left w:w="40" w:type="dxa"/>
              <w:bottom w:w="40" w:type="dxa"/>
              <w:right w:w="40" w:type="dxa"/>
            </w:tcMar>
            <w:vAlign w:val="center"/>
          </w:tcPr>
          <w:p w14:paraId="23F647AB" w14:textId="77777777" w:rsidR="00967E0C" w:rsidRDefault="00072441">
            <w:pPr>
              <w:spacing w:before="100" w:after="100"/>
              <w:jc w:val="center"/>
              <w:rPr>
                <w:b/>
                <w:sz w:val="20"/>
                <w:szCs w:val="20"/>
              </w:rPr>
            </w:pPr>
            <w:r>
              <w:rPr>
                <w:b/>
                <w:sz w:val="20"/>
                <w:szCs w:val="20"/>
                <w:shd w:val="clear" w:color="auto" w:fill="C9DAF8"/>
              </w:rPr>
              <w:t>S2</w:t>
            </w:r>
          </w:p>
        </w:tc>
        <w:tc>
          <w:tcPr>
            <w:tcW w:w="345" w:type="dxa"/>
            <w:shd w:val="clear" w:color="auto" w:fill="C9DAF8"/>
            <w:tcMar>
              <w:top w:w="40" w:type="dxa"/>
              <w:left w:w="40" w:type="dxa"/>
              <w:bottom w:w="40" w:type="dxa"/>
              <w:right w:w="40" w:type="dxa"/>
            </w:tcMar>
            <w:vAlign w:val="center"/>
          </w:tcPr>
          <w:p w14:paraId="3A28215F" w14:textId="77777777" w:rsidR="00967E0C" w:rsidRDefault="00072441">
            <w:pPr>
              <w:spacing w:before="100" w:after="100"/>
              <w:jc w:val="center"/>
              <w:rPr>
                <w:b/>
                <w:sz w:val="20"/>
                <w:szCs w:val="20"/>
              </w:rPr>
            </w:pPr>
            <w:r>
              <w:rPr>
                <w:b/>
                <w:sz w:val="20"/>
                <w:szCs w:val="20"/>
                <w:shd w:val="clear" w:color="auto" w:fill="C9DAF8"/>
              </w:rPr>
              <w:t>S3</w:t>
            </w:r>
          </w:p>
        </w:tc>
        <w:tc>
          <w:tcPr>
            <w:tcW w:w="345" w:type="dxa"/>
            <w:tcBorders>
              <w:right w:val="single" w:sz="8" w:space="0" w:color="000000"/>
            </w:tcBorders>
            <w:shd w:val="clear" w:color="auto" w:fill="C9DAF8"/>
            <w:tcMar>
              <w:top w:w="40" w:type="dxa"/>
              <w:left w:w="40" w:type="dxa"/>
              <w:bottom w:w="40" w:type="dxa"/>
              <w:right w:w="40" w:type="dxa"/>
            </w:tcMar>
            <w:vAlign w:val="center"/>
          </w:tcPr>
          <w:p w14:paraId="30950078" w14:textId="77777777" w:rsidR="00967E0C" w:rsidRDefault="00072441">
            <w:pPr>
              <w:spacing w:before="100" w:after="100"/>
              <w:jc w:val="center"/>
              <w:rPr>
                <w:b/>
                <w:sz w:val="20"/>
                <w:szCs w:val="20"/>
              </w:rPr>
            </w:pPr>
            <w:r>
              <w:rPr>
                <w:b/>
                <w:sz w:val="20"/>
                <w:szCs w:val="20"/>
                <w:shd w:val="clear" w:color="auto" w:fill="C9DAF8"/>
              </w:rPr>
              <w:t>S4</w:t>
            </w:r>
          </w:p>
        </w:tc>
      </w:tr>
      <w:tr w:rsidR="00967E0C" w14:paraId="2C43F94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2EFFF418" w14:textId="77777777" w:rsidR="00967E0C" w:rsidRDefault="00072441">
            <w:pPr>
              <w:spacing w:before="100" w:after="100"/>
              <w:rPr>
                <w:sz w:val="20"/>
                <w:szCs w:val="20"/>
              </w:rPr>
            </w:pPr>
            <w:r>
              <w:rPr>
                <w:b/>
                <w:shd w:val="clear" w:color="auto" w:fill="A2C4C9"/>
              </w:rPr>
              <w:t>Análisis de requisitos</w:t>
            </w:r>
          </w:p>
        </w:tc>
      </w:tr>
      <w:tr w:rsidR="00967E0C" w14:paraId="1A82221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6BE5030" w14:textId="77777777" w:rsidR="00967E0C" w:rsidRDefault="00072441">
            <w:pPr>
              <w:spacing w:before="100" w:after="100"/>
              <w:rPr>
                <w:sz w:val="20"/>
                <w:szCs w:val="20"/>
              </w:rPr>
            </w:pPr>
            <w:r>
              <w:t>Solicitud de Información acerca del formato RDC-54</w:t>
            </w:r>
          </w:p>
        </w:tc>
        <w:tc>
          <w:tcPr>
            <w:tcW w:w="360" w:type="dxa"/>
            <w:gridSpan w:val="2"/>
            <w:shd w:val="clear" w:color="auto" w:fill="980000"/>
            <w:tcMar>
              <w:top w:w="40" w:type="dxa"/>
              <w:left w:w="40" w:type="dxa"/>
              <w:bottom w:w="40" w:type="dxa"/>
              <w:right w:w="40" w:type="dxa"/>
            </w:tcMar>
            <w:vAlign w:val="bottom"/>
          </w:tcPr>
          <w:p w14:paraId="0E171AE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6FE51D"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AB5512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7AAF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066EF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80B0B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B9A16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E7200F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69CE2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BA1C9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C48D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6349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6F5FC7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E265E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96C03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C16D12" w14:textId="77777777" w:rsidR="00967E0C" w:rsidRDefault="00967E0C">
            <w:pPr>
              <w:spacing w:before="100" w:after="100"/>
              <w:rPr>
                <w:sz w:val="20"/>
                <w:szCs w:val="20"/>
              </w:rPr>
            </w:pPr>
          </w:p>
        </w:tc>
      </w:tr>
      <w:tr w:rsidR="00967E0C" w14:paraId="191D315D"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0D62519B" w14:textId="77777777" w:rsidR="00967E0C" w:rsidRDefault="00072441">
            <w:pPr>
              <w:spacing w:before="100" w:after="100"/>
              <w:rPr>
                <w:sz w:val="20"/>
                <w:szCs w:val="20"/>
              </w:rPr>
            </w:pPr>
            <w:r>
              <w:t>Recopilación de requerimientos funcionales y no funcionales</w:t>
            </w:r>
          </w:p>
        </w:tc>
        <w:tc>
          <w:tcPr>
            <w:tcW w:w="360" w:type="dxa"/>
            <w:gridSpan w:val="2"/>
            <w:shd w:val="clear" w:color="auto" w:fill="980000"/>
            <w:tcMar>
              <w:top w:w="40" w:type="dxa"/>
              <w:left w:w="40" w:type="dxa"/>
              <w:bottom w:w="40" w:type="dxa"/>
              <w:right w:w="40" w:type="dxa"/>
            </w:tcMar>
            <w:vAlign w:val="bottom"/>
          </w:tcPr>
          <w:p w14:paraId="0FE14FD9"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1C0F59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299D5A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2A64BE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BB781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2FA347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BC731B"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F98A88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E862C1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C5661A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EDCBD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5B2C8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6D4398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6AF6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20E5F7B"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C71E9A4" w14:textId="77777777" w:rsidR="00967E0C" w:rsidRDefault="00967E0C">
            <w:pPr>
              <w:spacing w:before="100" w:after="100"/>
              <w:rPr>
                <w:sz w:val="20"/>
                <w:szCs w:val="20"/>
              </w:rPr>
            </w:pPr>
          </w:p>
        </w:tc>
      </w:tr>
      <w:tr w:rsidR="00967E0C" w14:paraId="4A4B2930"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0FFB8F22" w14:textId="77777777" w:rsidR="00967E0C" w:rsidRDefault="00072441">
            <w:pPr>
              <w:spacing w:before="100" w:after="100"/>
              <w:rPr>
                <w:sz w:val="20"/>
                <w:szCs w:val="20"/>
              </w:rPr>
            </w:pPr>
            <w:r>
              <w:rPr>
                <w:color w:val="111111"/>
                <w:highlight w:val="white"/>
              </w:rPr>
              <w:t>Estudio e investigación de artículos relacionados</w:t>
            </w:r>
          </w:p>
        </w:tc>
        <w:tc>
          <w:tcPr>
            <w:tcW w:w="360" w:type="dxa"/>
            <w:gridSpan w:val="2"/>
            <w:shd w:val="clear" w:color="auto" w:fill="FCE5CD"/>
            <w:tcMar>
              <w:top w:w="40" w:type="dxa"/>
              <w:left w:w="40" w:type="dxa"/>
              <w:bottom w:w="40" w:type="dxa"/>
              <w:right w:w="40" w:type="dxa"/>
            </w:tcMar>
            <w:vAlign w:val="bottom"/>
          </w:tcPr>
          <w:p w14:paraId="40AED6BB"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0E70937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FD4D874"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38086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4B1C47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CBAE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F51BF6"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83E8F0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02A1B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703BC7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561A47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EEC8B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C96CE8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07EC84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AD6D39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E811D3A" w14:textId="77777777" w:rsidR="00967E0C" w:rsidRDefault="00967E0C">
            <w:pPr>
              <w:spacing w:before="100" w:after="100"/>
              <w:rPr>
                <w:sz w:val="20"/>
                <w:szCs w:val="20"/>
              </w:rPr>
            </w:pPr>
          </w:p>
        </w:tc>
      </w:tr>
      <w:tr w:rsidR="00967E0C" w14:paraId="566EACC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4077FE97" w14:textId="77777777" w:rsidR="00967E0C" w:rsidRDefault="00072441">
            <w:pPr>
              <w:spacing w:before="100" w:after="100"/>
              <w:rPr>
                <w:sz w:val="20"/>
                <w:szCs w:val="20"/>
              </w:rPr>
            </w:pPr>
            <w:r>
              <w:rPr>
                <w:b/>
                <w:color w:val="111111"/>
                <w:shd w:val="clear" w:color="auto" w:fill="A2C4C9"/>
              </w:rPr>
              <w:lastRenderedPageBreak/>
              <w:t>Diseño y Arquitectura del Sistema</w:t>
            </w:r>
          </w:p>
        </w:tc>
      </w:tr>
      <w:tr w:rsidR="00967E0C" w14:paraId="1EEE7476"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6EE6A0BC" w14:textId="77777777" w:rsidR="00967E0C" w:rsidRDefault="00072441">
            <w:pPr>
              <w:spacing w:before="100" w:after="100"/>
              <w:rPr>
                <w:sz w:val="20"/>
                <w:szCs w:val="20"/>
              </w:rPr>
            </w:pPr>
            <w:r>
              <w:rPr>
                <w:color w:val="111111"/>
                <w:highlight w:val="white"/>
              </w:rPr>
              <w:t>Selección de la metodología de desarrollo del software</w:t>
            </w:r>
          </w:p>
        </w:tc>
        <w:tc>
          <w:tcPr>
            <w:tcW w:w="360" w:type="dxa"/>
            <w:gridSpan w:val="2"/>
            <w:shd w:val="clear" w:color="auto" w:fill="FCE5CD"/>
            <w:tcMar>
              <w:top w:w="40" w:type="dxa"/>
              <w:left w:w="40" w:type="dxa"/>
              <w:bottom w:w="40" w:type="dxa"/>
              <w:right w:w="40" w:type="dxa"/>
            </w:tcMar>
            <w:vAlign w:val="bottom"/>
          </w:tcPr>
          <w:p w14:paraId="20B13BB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A4CB937"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C6A55B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667F6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6B20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D6F3B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E500AF2"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4FC0B5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EFF698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7F65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6CD3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E86EF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9F5AEC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13EF93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EB5C3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3B3C9A0B" w14:textId="77777777" w:rsidR="00967E0C" w:rsidRDefault="00967E0C">
            <w:pPr>
              <w:spacing w:before="100" w:after="100"/>
              <w:rPr>
                <w:sz w:val="20"/>
                <w:szCs w:val="20"/>
              </w:rPr>
            </w:pPr>
          </w:p>
        </w:tc>
      </w:tr>
      <w:tr w:rsidR="00967E0C" w14:paraId="45373249" w14:textId="77777777">
        <w:trPr>
          <w:trHeight w:val="34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3CF68BE3" w14:textId="77777777" w:rsidR="00967E0C" w:rsidRDefault="00072441">
            <w:pPr>
              <w:spacing w:before="100" w:after="100"/>
              <w:rPr>
                <w:sz w:val="20"/>
                <w:szCs w:val="20"/>
              </w:rPr>
            </w:pPr>
            <w:r>
              <w:rPr>
                <w:color w:val="111111"/>
                <w:highlight w:val="white"/>
              </w:rPr>
              <w:t>Diseño de Diagramas UML</w:t>
            </w:r>
          </w:p>
        </w:tc>
        <w:tc>
          <w:tcPr>
            <w:tcW w:w="360" w:type="dxa"/>
            <w:gridSpan w:val="2"/>
            <w:shd w:val="clear" w:color="auto" w:fill="FCE5CD"/>
            <w:tcMar>
              <w:top w:w="40" w:type="dxa"/>
              <w:left w:w="40" w:type="dxa"/>
              <w:bottom w:w="40" w:type="dxa"/>
              <w:right w:w="40" w:type="dxa"/>
            </w:tcMar>
            <w:vAlign w:val="bottom"/>
          </w:tcPr>
          <w:p w14:paraId="5961661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8959BE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E89CA52"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3723A5D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D9E4B9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CC8122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6CC0D3"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312E3F1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637001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0A542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24C57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5D528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D6DC96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D5112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FF9B4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F4964F" w14:textId="77777777" w:rsidR="00967E0C" w:rsidRDefault="00967E0C">
            <w:pPr>
              <w:spacing w:before="100" w:after="100"/>
              <w:rPr>
                <w:sz w:val="20"/>
                <w:szCs w:val="20"/>
              </w:rPr>
            </w:pPr>
          </w:p>
        </w:tc>
      </w:tr>
      <w:tr w:rsidR="00967E0C" w14:paraId="4249871D"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7190EF56" w14:textId="77777777" w:rsidR="00967E0C" w:rsidRDefault="00072441">
            <w:pPr>
              <w:spacing w:before="100" w:after="100"/>
              <w:rPr>
                <w:sz w:val="20"/>
                <w:szCs w:val="20"/>
              </w:rPr>
            </w:pPr>
            <w:r>
              <w:rPr>
                <w:color w:val="111111"/>
                <w:highlight w:val="white"/>
              </w:rPr>
              <w:t>Selección de Arquitectura de Software</w:t>
            </w:r>
          </w:p>
        </w:tc>
        <w:tc>
          <w:tcPr>
            <w:tcW w:w="360" w:type="dxa"/>
            <w:gridSpan w:val="2"/>
            <w:shd w:val="clear" w:color="auto" w:fill="FCE5CD"/>
            <w:tcMar>
              <w:top w:w="40" w:type="dxa"/>
              <w:left w:w="40" w:type="dxa"/>
              <w:bottom w:w="40" w:type="dxa"/>
              <w:right w:w="40" w:type="dxa"/>
            </w:tcMar>
            <w:vAlign w:val="bottom"/>
          </w:tcPr>
          <w:p w14:paraId="603AA7C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429E8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C7C3AF"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35AADDF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7128BA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D843241"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3889E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B258DD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BFD8B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CE982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4FA80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BED81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19F92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C08A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27C1E1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E9C03C5" w14:textId="77777777" w:rsidR="00967E0C" w:rsidRDefault="00967E0C">
            <w:pPr>
              <w:spacing w:before="100" w:after="100"/>
              <w:rPr>
                <w:sz w:val="20"/>
                <w:szCs w:val="20"/>
              </w:rPr>
            </w:pPr>
          </w:p>
        </w:tc>
      </w:tr>
      <w:tr w:rsidR="00967E0C" w14:paraId="2D3CB95C"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19D148C4" w14:textId="77777777" w:rsidR="00967E0C" w:rsidRDefault="00072441">
            <w:pPr>
              <w:spacing w:before="100" w:after="100"/>
              <w:rPr>
                <w:sz w:val="20"/>
                <w:szCs w:val="20"/>
              </w:rPr>
            </w:pPr>
            <w:r>
              <w:rPr>
                <w:color w:val="111111"/>
                <w:highlight w:val="white"/>
              </w:rPr>
              <w:t>Elaboración de una parte del Informe Final</w:t>
            </w:r>
          </w:p>
        </w:tc>
        <w:tc>
          <w:tcPr>
            <w:tcW w:w="360" w:type="dxa"/>
            <w:gridSpan w:val="2"/>
            <w:shd w:val="clear" w:color="auto" w:fill="FCE5CD"/>
            <w:tcMar>
              <w:top w:w="40" w:type="dxa"/>
              <w:left w:w="40" w:type="dxa"/>
              <w:bottom w:w="40" w:type="dxa"/>
              <w:right w:w="40" w:type="dxa"/>
            </w:tcMar>
            <w:vAlign w:val="bottom"/>
          </w:tcPr>
          <w:p w14:paraId="0CE149E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9DC7CA1"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AA60D4B"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2F58EA2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1C00A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521E1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B59829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3F3DA9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14F0F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76CEE5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901319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D92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EB9480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0CC3A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BBB83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D96CCD4" w14:textId="77777777" w:rsidR="00967E0C" w:rsidRDefault="00967E0C">
            <w:pPr>
              <w:spacing w:before="100" w:after="100"/>
              <w:rPr>
                <w:sz w:val="20"/>
                <w:szCs w:val="20"/>
              </w:rPr>
            </w:pPr>
          </w:p>
        </w:tc>
      </w:tr>
      <w:tr w:rsidR="00967E0C" w14:paraId="435BAC0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center"/>
          </w:tcPr>
          <w:p w14:paraId="0D9FB7D2" w14:textId="77777777" w:rsidR="00967E0C" w:rsidRDefault="00072441">
            <w:pPr>
              <w:spacing w:before="100" w:after="100"/>
              <w:rPr>
                <w:sz w:val="20"/>
                <w:szCs w:val="20"/>
              </w:rPr>
            </w:pPr>
            <w:r>
              <w:rPr>
                <w:b/>
                <w:color w:val="111111"/>
                <w:shd w:val="clear" w:color="auto" w:fill="A2C4C9"/>
              </w:rPr>
              <w:t>Diseño del Programa</w:t>
            </w:r>
          </w:p>
        </w:tc>
      </w:tr>
      <w:tr w:rsidR="00967E0C" w14:paraId="210EA69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2EE2B5D3" w14:textId="77777777" w:rsidR="00967E0C" w:rsidRDefault="00072441">
            <w:pPr>
              <w:spacing w:before="100" w:after="100"/>
              <w:rPr>
                <w:sz w:val="20"/>
                <w:szCs w:val="20"/>
              </w:rPr>
            </w:pPr>
            <w:r>
              <w:rPr>
                <w:color w:val="111111"/>
              </w:rPr>
              <w:t>Crear base de datos basado en los diagramas</w:t>
            </w:r>
          </w:p>
        </w:tc>
        <w:tc>
          <w:tcPr>
            <w:tcW w:w="360" w:type="dxa"/>
            <w:gridSpan w:val="2"/>
            <w:shd w:val="clear" w:color="auto" w:fill="FCE5CD"/>
            <w:tcMar>
              <w:top w:w="40" w:type="dxa"/>
              <w:left w:w="40" w:type="dxa"/>
              <w:bottom w:w="40" w:type="dxa"/>
              <w:right w:w="40" w:type="dxa"/>
            </w:tcMar>
            <w:vAlign w:val="bottom"/>
          </w:tcPr>
          <w:p w14:paraId="4A66251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BAA8B9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8BB348A"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0DB93E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2C61C3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534A02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F1BB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AAF75B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84323A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BC80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4AA350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0C1F55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EEA8C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DCCE840"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8F6D96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0FFD155" w14:textId="77777777" w:rsidR="00967E0C" w:rsidRDefault="00967E0C">
            <w:pPr>
              <w:spacing w:before="100" w:after="100"/>
              <w:rPr>
                <w:sz w:val="20"/>
                <w:szCs w:val="20"/>
              </w:rPr>
            </w:pPr>
          </w:p>
        </w:tc>
      </w:tr>
      <w:tr w:rsidR="00967E0C" w14:paraId="0C2C47D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A189F61" w14:textId="77777777" w:rsidR="00967E0C" w:rsidRDefault="00072441">
            <w:pPr>
              <w:spacing w:before="100" w:after="100"/>
              <w:rPr>
                <w:sz w:val="20"/>
                <w:szCs w:val="20"/>
              </w:rPr>
            </w:pPr>
            <w:r>
              <w:rPr>
                <w:color w:val="111111"/>
              </w:rPr>
              <w:t>Crear Vistas, Controladores y Entidades de cada módulo</w:t>
            </w:r>
          </w:p>
        </w:tc>
        <w:tc>
          <w:tcPr>
            <w:tcW w:w="360" w:type="dxa"/>
            <w:gridSpan w:val="2"/>
            <w:shd w:val="clear" w:color="auto" w:fill="FCE5CD"/>
            <w:tcMar>
              <w:top w:w="40" w:type="dxa"/>
              <w:left w:w="40" w:type="dxa"/>
              <w:bottom w:w="40" w:type="dxa"/>
              <w:right w:w="40" w:type="dxa"/>
            </w:tcMar>
            <w:vAlign w:val="bottom"/>
          </w:tcPr>
          <w:p w14:paraId="2DA7278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0A33C7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115412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1568DD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508C788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7F918DB"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3B516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0AF30C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BEEA03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C84ABE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C4A1E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82F51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D01C1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765A04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0C19F8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F12B810" w14:textId="77777777" w:rsidR="00967E0C" w:rsidRDefault="00967E0C">
            <w:pPr>
              <w:spacing w:before="100" w:after="100"/>
              <w:rPr>
                <w:sz w:val="20"/>
                <w:szCs w:val="20"/>
              </w:rPr>
            </w:pPr>
          </w:p>
        </w:tc>
      </w:tr>
      <w:tr w:rsidR="00967E0C" w14:paraId="271E86B3"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19CC8056" w14:textId="77777777" w:rsidR="00967E0C" w:rsidRDefault="00072441">
            <w:pPr>
              <w:spacing w:before="100" w:after="100"/>
              <w:rPr>
                <w:sz w:val="20"/>
                <w:szCs w:val="20"/>
              </w:rPr>
            </w:pPr>
            <w:r>
              <w:rPr>
                <w:color w:val="111111"/>
              </w:rPr>
              <w:t xml:space="preserve">Aplicar estilos a las vistas de </w:t>
            </w:r>
            <w:r>
              <w:rPr>
                <w:color w:val="111111"/>
              </w:rPr>
              <w:lastRenderedPageBreak/>
              <w:t>cada módulo</w:t>
            </w:r>
          </w:p>
        </w:tc>
        <w:tc>
          <w:tcPr>
            <w:tcW w:w="360" w:type="dxa"/>
            <w:gridSpan w:val="2"/>
            <w:shd w:val="clear" w:color="auto" w:fill="FCE5CD"/>
            <w:tcMar>
              <w:top w:w="40" w:type="dxa"/>
              <w:left w:w="40" w:type="dxa"/>
              <w:bottom w:w="40" w:type="dxa"/>
              <w:right w:w="40" w:type="dxa"/>
            </w:tcMar>
            <w:vAlign w:val="bottom"/>
          </w:tcPr>
          <w:p w14:paraId="5564216F"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D63700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ACD61B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42A3A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0730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5E65CD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84803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336BAB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A5829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990276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44D35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D6C958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9B175F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806A234"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895DD7"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DE1B662" w14:textId="77777777" w:rsidR="00967E0C" w:rsidRDefault="00967E0C">
            <w:pPr>
              <w:spacing w:before="100" w:after="100"/>
              <w:rPr>
                <w:sz w:val="20"/>
                <w:szCs w:val="20"/>
              </w:rPr>
            </w:pPr>
          </w:p>
        </w:tc>
      </w:tr>
      <w:tr w:rsidR="00967E0C" w14:paraId="18DB5E7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9224FBD" w14:textId="77777777" w:rsidR="00967E0C" w:rsidRDefault="00072441">
            <w:pPr>
              <w:spacing w:before="100" w:after="100"/>
              <w:rPr>
                <w:sz w:val="20"/>
                <w:szCs w:val="20"/>
              </w:rPr>
            </w:pPr>
            <w:r>
              <w:rPr>
                <w:color w:val="111111"/>
              </w:rPr>
              <w:lastRenderedPageBreak/>
              <w:t>Configuración e inclusión de sesiones</w:t>
            </w:r>
          </w:p>
        </w:tc>
        <w:tc>
          <w:tcPr>
            <w:tcW w:w="360" w:type="dxa"/>
            <w:gridSpan w:val="2"/>
            <w:shd w:val="clear" w:color="auto" w:fill="FCE5CD"/>
            <w:tcMar>
              <w:top w:w="40" w:type="dxa"/>
              <w:left w:w="40" w:type="dxa"/>
              <w:bottom w:w="40" w:type="dxa"/>
              <w:right w:w="40" w:type="dxa"/>
            </w:tcMar>
            <w:vAlign w:val="bottom"/>
          </w:tcPr>
          <w:p w14:paraId="1459EB8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58AD5E6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E0A7BE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33FACB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CD124D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E7E65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0133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3118D1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35D6F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29A1F7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DB62DC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10767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0C91F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147976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2891861"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078E44E" w14:textId="77777777" w:rsidR="00967E0C" w:rsidRDefault="00967E0C">
            <w:pPr>
              <w:spacing w:before="100" w:after="100"/>
              <w:rPr>
                <w:sz w:val="20"/>
                <w:szCs w:val="20"/>
              </w:rPr>
            </w:pPr>
          </w:p>
        </w:tc>
      </w:tr>
      <w:tr w:rsidR="00967E0C" w14:paraId="27D724BE"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32C44C82" w14:textId="77777777" w:rsidR="00967E0C" w:rsidRDefault="00072441">
            <w:pPr>
              <w:spacing w:before="100" w:after="100"/>
              <w:rPr>
                <w:sz w:val="20"/>
                <w:szCs w:val="20"/>
              </w:rPr>
            </w:pPr>
            <w:r>
              <w:rPr>
                <w:color w:val="111111"/>
              </w:rPr>
              <w:t>Terminación del Informe Final</w:t>
            </w:r>
          </w:p>
        </w:tc>
        <w:tc>
          <w:tcPr>
            <w:tcW w:w="360" w:type="dxa"/>
            <w:gridSpan w:val="2"/>
            <w:shd w:val="clear" w:color="auto" w:fill="FCE5CD"/>
            <w:tcMar>
              <w:top w:w="40" w:type="dxa"/>
              <w:left w:w="40" w:type="dxa"/>
              <w:bottom w:w="40" w:type="dxa"/>
              <w:right w:w="40" w:type="dxa"/>
            </w:tcMar>
            <w:vAlign w:val="bottom"/>
          </w:tcPr>
          <w:p w14:paraId="2FB7D71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AC277B9"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177D82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AC829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E1A078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79FED3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D5BED4F"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AABCE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C1D3C4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9DF90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F66A8C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064C49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D68B7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B1B11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E4B8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D7475C6" w14:textId="77777777" w:rsidR="00967E0C" w:rsidRDefault="00967E0C">
            <w:pPr>
              <w:spacing w:before="100" w:after="100"/>
              <w:rPr>
                <w:sz w:val="20"/>
                <w:szCs w:val="20"/>
              </w:rPr>
            </w:pPr>
          </w:p>
        </w:tc>
      </w:tr>
      <w:tr w:rsidR="00967E0C" w14:paraId="11ABA2B0"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03A95196" w14:textId="77777777" w:rsidR="00967E0C" w:rsidRDefault="00072441">
            <w:pPr>
              <w:spacing w:before="100" w:after="100"/>
              <w:rPr>
                <w:sz w:val="20"/>
                <w:szCs w:val="20"/>
              </w:rPr>
            </w:pPr>
            <w:r>
              <w:rPr>
                <w:b/>
                <w:color w:val="111111"/>
                <w:shd w:val="clear" w:color="auto" w:fill="A2C4C9"/>
              </w:rPr>
              <w:t>Codificación</w:t>
            </w:r>
          </w:p>
        </w:tc>
      </w:tr>
      <w:tr w:rsidR="00967E0C" w14:paraId="719D173F"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008D0073" w14:textId="77777777" w:rsidR="00967E0C" w:rsidRDefault="00072441">
            <w:pPr>
              <w:spacing w:before="100" w:after="100"/>
              <w:rPr>
                <w:sz w:val="20"/>
                <w:szCs w:val="20"/>
              </w:rPr>
            </w:pPr>
            <w:r>
              <w:rPr>
                <w:color w:val="111111"/>
              </w:rPr>
              <w:t>Unificación de los módulos</w:t>
            </w:r>
          </w:p>
        </w:tc>
        <w:tc>
          <w:tcPr>
            <w:tcW w:w="360" w:type="dxa"/>
            <w:gridSpan w:val="2"/>
            <w:shd w:val="clear" w:color="auto" w:fill="FCE5CD"/>
            <w:tcMar>
              <w:top w:w="40" w:type="dxa"/>
              <w:left w:w="40" w:type="dxa"/>
              <w:bottom w:w="40" w:type="dxa"/>
              <w:right w:w="40" w:type="dxa"/>
            </w:tcMar>
            <w:vAlign w:val="bottom"/>
          </w:tcPr>
          <w:p w14:paraId="3C56EC5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6DB54754"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E7E4DA3"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2E75444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3C8238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0757B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4BDF73C"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6C258C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8D52C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521B24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C094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F0421E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C95A6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41352E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6109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19A88904" w14:textId="77777777" w:rsidR="00967E0C" w:rsidRDefault="00967E0C">
            <w:pPr>
              <w:spacing w:before="100" w:after="100"/>
              <w:rPr>
                <w:sz w:val="20"/>
                <w:szCs w:val="20"/>
              </w:rPr>
            </w:pPr>
          </w:p>
        </w:tc>
      </w:tr>
      <w:tr w:rsidR="00967E0C" w14:paraId="4724DA01"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291BFF4" w14:textId="77777777" w:rsidR="00967E0C" w:rsidRDefault="00072441">
            <w:pPr>
              <w:spacing w:before="100" w:after="100"/>
              <w:rPr>
                <w:sz w:val="20"/>
                <w:szCs w:val="20"/>
              </w:rPr>
            </w:pPr>
            <w:r>
              <w:rPr>
                <w:color w:val="111111"/>
              </w:rPr>
              <w:t>Revisión de compatibilidad con otros equipos</w:t>
            </w:r>
          </w:p>
        </w:tc>
        <w:tc>
          <w:tcPr>
            <w:tcW w:w="360" w:type="dxa"/>
            <w:gridSpan w:val="2"/>
            <w:shd w:val="clear" w:color="auto" w:fill="FCE5CD"/>
            <w:tcMar>
              <w:top w:w="40" w:type="dxa"/>
              <w:left w:w="40" w:type="dxa"/>
              <w:bottom w:w="40" w:type="dxa"/>
              <w:right w:w="40" w:type="dxa"/>
            </w:tcMar>
            <w:vAlign w:val="bottom"/>
          </w:tcPr>
          <w:p w14:paraId="1C7DB50E"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1D97A38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D68D91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A5D34E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4C34AD4"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1A506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38A56E8"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D34C89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CFF24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2F4EB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ECFB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670E9C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C52B1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B1218B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04B3A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1013A43" w14:textId="77777777" w:rsidR="00967E0C" w:rsidRDefault="00967E0C">
            <w:pPr>
              <w:spacing w:before="100" w:after="100"/>
              <w:rPr>
                <w:sz w:val="20"/>
                <w:szCs w:val="20"/>
              </w:rPr>
            </w:pPr>
          </w:p>
        </w:tc>
      </w:tr>
      <w:tr w:rsidR="00967E0C" w14:paraId="1680461B"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6BCC4502" w14:textId="77777777" w:rsidR="00967E0C" w:rsidRDefault="00072441">
            <w:pPr>
              <w:spacing w:before="100" w:after="100"/>
              <w:rPr>
                <w:sz w:val="20"/>
                <w:szCs w:val="20"/>
              </w:rPr>
            </w:pPr>
            <w:r>
              <w:rPr>
                <w:b/>
                <w:shd w:val="clear" w:color="auto" w:fill="A2C4C9"/>
              </w:rPr>
              <w:t>Ejecución de Pruebas</w:t>
            </w:r>
          </w:p>
        </w:tc>
      </w:tr>
      <w:tr w:rsidR="00967E0C" w14:paraId="585AE144"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20E2E55" w14:textId="77777777" w:rsidR="00967E0C" w:rsidRDefault="00072441">
            <w:pPr>
              <w:spacing w:before="100" w:after="100"/>
              <w:rPr>
                <w:sz w:val="20"/>
                <w:szCs w:val="20"/>
              </w:rPr>
            </w:pPr>
            <w:r>
              <w:t>Prueba de funcionalidad de cada módulo</w:t>
            </w:r>
          </w:p>
        </w:tc>
        <w:tc>
          <w:tcPr>
            <w:tcW w:w="360" w:type="dxa"/>
            <w:gridSpan w:val="2"/>
            <w:shd w:val="clear" w:color="auto" w:fill="FCE5CD"/>
            <w:tcMar>
              <w:top w:w="40" w:type="dxa"/>
              <w:left w:w="40" w:type="dxa"/>
              <w:bottom w:w="40" w:type="dxa"/>
              <w:right w:w="40" w:type="dxa"/>
            </w:tcMar>
            <w:vAlign w:val="bottom"/>
          </w:tcPr>
          <w:p w14:paraId="0514596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B5CAA8"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12C88DD"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48B6D9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3F8E61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9FFA2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4DEA9D"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A2E6784"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14635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6D33F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16F968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0EF507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7EE329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81739B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E0D4B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F039AEA" w14:textId="77777777" w:rsidR="00967E0C" w:rsidRDefault="00967E0C">
            <w:pPr>
              <w:spacing w:before="100" w:after="100"/>
              <w:rPr>
                <w:sz w:val="20"/>
                <w:szCs w:val="20"/>
              </w:rPr>
            </w:pPr>
          </w:p>
        </w:tc>
      </w:tr>
      <w:tr w:rsidR="00967E0C" w14:paraId="0A1969A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180DAE0" w14:textId="77777777" w:rsidR="00967E0C" w:rsidRDefault="00072441">
            <w:pPr>
              <w:spacing w:before="100" w:after="100"/>
              <w:rPr>
                <w:sz w:val="20"/>
                <w:szCs w:val="20"/>
              </w:rPr>
            </w:pPr>
            <w:r>
              <w:t>Recopilación de sugerencias y errores</w:t>
            </w:r>
          </w:p>
        </w:tc>
        <w:tc>
          <w:tcPr>
            <w:tcW w:w="360" w:type="dxa"/>
            <w:gridSpan w:val="2"/>
            <w:shd w:val="clear" w:color="auto" w:fill="FCE5CD"/>
            <w:tcMar>
              <w:top w:w="40" w:type="dxa"/>
              <w:left w:w="40" w:type="dxa"/>
              <w:bottom w:w="40" w:type="dxa"/>
              <w:right w:w="40" w:type="dxa"/>
            </w:tcMar>
            <w:vAlign w:val="bottom"/>
          </w:tcPr>
          <w:p w14:paraId="37598FCD"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1EE8FCE"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380F8D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7B9316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6A8498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1A94F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3D1B3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EDC50EE"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519A47D"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3C803C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460E9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9AA5EC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803648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534F75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00E1E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8E81278" w14:textId="77777777" w:rsidR="00967E0C" w:rsidRDefault="00967E0C">
            <w:pPr>
              <w:spacing w:before="100" w:after="100"/>
              <w:rPr>
                <w:sz w:val="20"/>
                <w:szCs w:val="20"/>
              </w:rPr>
            </w:pPr>
          </w:p>
        </w:tc>
      </w:tr>
      <w:tr w:rsidR="00967E0C" w14:paraId="15B3AB5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0BF5E569" w14:textId="77777777" w:rsidR="00967E0C" w:rsidRDefault="00072441">
            <w:pPr>
              <w:spacing w:before="100" w:after="100"/>
              <w:rPr>
                <w:sz w:val="20"/>
                <w:szCs w:val="20"/>
              </w:rPr>
            </w:pPr>
            <w:r>
              <w:lastRenderedPageBreak/>
              <w:t>Arreglo de los errores encontrados</w:t>
            </w:r>
          </w:p>
        </w:tc>
        <w:tc>
          <w:tcPr>
            <w:tcW w:w="360" w:type="dxa"/>
            <w:gridSpan w:val="2"/>
            <w:shd w:val="clear" w:color="auto" w:fill="FCE5CD"/>
            <w:tcMar>
              <w:top w:w="40" w:type="dxa"/>
              <w:left w:w="40" w:type="dxa"/>
              <w:bottom w:w="40" w:type="dxa"/>
              <w:right w:w="40" w:type="dxa"/>
            </w:tcMar>
            <w:vAlign w:val="bottom"/>
          </w:tcPr>
          <w:p w14:paraId="736EAF2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426C57"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434B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BB45E1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8B7E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F9289F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C2D5F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4964D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53758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3BDEB3"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EDB392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2CECA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580A2A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2EDD48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8FF78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BAFE367" w14:textId="77777777" w:rsidR="00967E0C" w:rsidRDefault="00967E0C">
            <w:pPr>
              <w:spacing w:before="100" w:after="100"/>
              <w:rPr>
                <w:sz w:val="20"/>
                <w:szCs w:val="20"/>
              </w:rPr>
            </w:pPr>
          </w:p>
        </w:tc>
      </w:tr>
      <w:tr w:rsidR="00967E0C" w14:paraId="3C9400E1"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28C179BB" w14:textId="77777777" w:rsidR="00967E0C" w:rsidRDefault="00072441">
            <w:pPr>
              <w:spacing w:before="100" w:after="100"/>
              <w:rPr>
                <w:sz w:val="20"/>
                <w:szCs w:val="20"/>
              </w:rPr>
            </w:pPr>
            <w:r>
              <w:t>Implementación de sugerencias consideradas importantes</w:t>
            </w:r>
          </w:p>
        </w:tc>
        <w:tc>
          <w:tcPr>
            <w:tcW w:w="360" w:type="dxa"/>
            <w:gridSpan w:val="2"/>
            <w:shd w:val="clear" w:color="auto" w:fill="FCE5CD"/>
            <w:tcMar>
              <w:top w:w="40" w:type="dxa"/>
              <w:left w:w="40" w:type="dxa"/>
              <w:bottom w:w="40" w:type="dxa"/>
              <w:right w:w="40" w:type="dxa"/>
            </w:tcMar>
            <w:vAlign w:val="bottom"/>
          </w:tcPr>
          <w:p w14:paraId="2167D334"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1E245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A641A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5E7F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43039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EDDB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607AC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F61603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5B42B5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EF860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EF61AE0"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271FD4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A0EA14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E4EE14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249C7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E931B89" w14:textId="77777777" w:rsidR="00967E0C" w:rsidRDefault="00967E0C">
            <w:pPr>
              <w:spacing w:before="100" w:after="100"/>
              <w:rPr>
                <w:sz w:val="20"/>
                <w:szCs w:val="20"/>
              </w:rPr>
            </w:pPr>
          </w:p>
        </w:tc>
      </w:tr>
      <w:tr w:rsidR="00967E0C" w14:paraId="39406702" w14:textId="77777777" w:rsidTr="00B819B3">
        <w:trPr>
          <w:trHeight w:val="481"/>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14F294BA" w14:textId="77777777" w:rsidR="00967E0C" w:rsidRDefault="00072441">
            <w:pPr>
              <w:spacing w:before="100" w:after="100"/>
              <w:rPr>
                <w:sz w:val="20"/>
                <w:szCs w:val="20"/>
              </w:rPr>
            </w:pPr>
            <w:r>
              <w:rPr>
                <w:b/>
                <w:shd w:val="clear" w:color="auto" w:fill="A2C4C9"/>
              </w:rPr>
              <w:t>Verificación</w:t>
            </w:r>
          </w:p>
        </w:tc>
      </w:tr>
      <w:tr w:rsidR="00967E0C" w14:paraId="421CCE7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6BC7D7B" w14:textId="77777777" w:rsidR="00967E0C" w:rsidRDefault="00072441">
            <w:pPr>
              <w:spacing w:before="100" w:after="100"/>
              <w:rPr>
                <w:sz w:val="20"/>
                <w:szCs w:val="20"/>
              </w:rPr>
            </w:pPr>
            <w:r>
              <w:t>Realización del Manual de requerimientos e instalación</w:t>
            </w:r>
          </w:p>
        </w:tc>
        <w:tc>
          <w:tcPr>
            <w:tcW w:w="360" w:type="dxa"/>
            <w:gridSpan w:val="2"/>
            <w:shd w:val="clear" w:color="auto" w:fill="FCE5CD"/>
            <w:tcMar>
              <w:top w:w="40" w:type="dxa"/>
              <w:left w:w="40" w:type="dxa"/>
              <w:bottom w:w="40" w:type="dxa"/>
              <w:right w:w="40" w:type="dxa"/>
            </w:tcMar>
            <w:vAlign w:val="bottom"/>
          </w:tcPr>
          <w:p w14:paraId="3826DC0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D30A2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C3A24D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DA3D9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1EDC9B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6094B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6375BB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4C697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9FCA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38404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06083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769A9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E16A1D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54BE4B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92F78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02E0FB1" w14:textId="77777777" w:rsidR="00967E0C" w:rsidRDefault="00967E0C">
            <w:pPr>
              <w:spacing w:before="100" w:after="100"/>
              <w:rPr>
                <w:sz w:val="20"/>
                <w:szCs w:val="20"/>
              </w:rPr>
            </w:pPr>
          </w:p>
        </w:tc>
      </w:tr>
      <w:tr w:rsidR="00967E0C" w14:paraId="53FBBB32"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662AA5C4" w14:textId="77777777" w:rsidR="00967E0C" w:rsidRDefault="00072441">
            <w:pPr>
              <w:spacing w:before="100" w:after="100"/>
              <w:rPr>
                <w:sz w:val="20"/>
                <w:szCs w:val="20"/>
              </w:rPr>
            </w:pPr>
            <w:r>
              <w:t>Usuario verifica que el sistema funcione</w:t>
            </w:r>
          </w:p>
        </w:tc>
        <w:tc>
          <w:tcPr>
            <w:tcW w:w="360" w:type="dxa"/>
            <w:gridSpan w:val="2"/>
            <w:shd w:val="clear" w:color="auto" w:fill="FCE5CD"/>
            <w:tcMar>
              <w:top w:w="40" w:type="dxa"/>
              <w:left w:w="40" w:type="dxa"/>
              <w:bottom w:w="40" w:type="dxa"/>
              <w:right w:w="40" w:type="dxa"/>
            </w:tcMar>
            <w:vAlign w:val="bottom"/>
          </w:tcPr>
          <w:p w14:paraId="0D2642E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FE20EB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E5C023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ACDA92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EDE5D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A9BA2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56469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5DF47C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1D1823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7D91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552688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813D0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A0E95DA"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C9786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FE102A"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CBEEFA0" w14:textId="77777777" w:rsidR="00967E0C" w:rsidRDefault="00967E0C">
            <w:pPr>
              <w:spacing w:before="100" w:after="100"/>
              <w:rPr>
                <w:sz w:val="20"/>
                <w:szCs w:val="20"/>
              </w:rPr>
            </w:pPr>
          </w:p>
        </w:tc>
      </w:tr>
      <w:tr w:rsidR="00967E0C" w14:paraId="25677A6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B49407B" w14:textId="77777777" w:rsidR="00967E0C" w:rsidRDefault="00072441">
            <w:pPr>
              <w:spacing w:before="100" w:after="100"/>
              <w:rPr>
                <w:sz w:val="20"/>
                <w:szCs w:val="20"/>
              </w:rPr>
            </w:pPr>
            <w:r>
              <w:t>Terminación del artículo científico</w:t>
            </w:r>
          </w:p>
        </w:tc>
        <w:tc>
          <w:tcPr>
            <w:tcW w:w="360" w:type="dxa"/>
            <w:gridSpan w:val="2"/>
            <w:shd w:val="clear" w:color="auto" w:fill="FCE5CD"/>
            <w:tcMar>
              <w:top w:w="40" w:type="dxa"/>
              <w:left w:w="40" w:type="dxa"/>
              <w:bottom w:w="40" w:type="dxa"/>
              <w:right w:w="40" w:type="dxa"/>
            </w:tcMar>
            <w:vAlign w:val="bottom"/>
          </w:tcPr>
          <w:p w14:paraId="443BAE49"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09A0D3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0FB04D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5E6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C91005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C7312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B537F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0313C0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BD79F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05062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CA174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CECDEF5"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6322B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DC5614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831DCA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BEAAFCF" w14:textId="77777777" w:rsidR="00967E0C" w:rsidRDefault="00967E0C">
            <w:pPr>
              <w:spacing w:before="100" w:after="100"/>
              <w:rPr>
                <w:sz w:val="20"/>
                <w:szCs w:val="20"/>
              </w:rPr>
            </w:pPr>
          </w:p>
        </w:tc>
      </w:tr>
      <w:tr w:rsidR="00967E0C" w14:paraId="75A378C2" w14:textId="77777777" w:rsidTr="00B819B3">
        <w:trPr>
          <w:trHeight w:val="781"/>
        </w:trPr>
        <w:tc>
          <w:tcPr>
            <w:tcW w:w="3330" w:type="dxa"/>
            <w:gridSpan w:val="2"/>
            <w:tcBorders>
              <w:left w:val="single" w:sz="8" w:space="0" w:color="000000"/>
              <w:bottom w:val="single" w:sz="8" w:space="0" w:color="000000"/>
            </w:tcBorders>
            <w:tcMar>
              <w:top w:w="40" w:type="dxa"/>
              <w:left w:w="40" w:type="dxa"/>
              <w:bottom w:w="40" w:type="dxa"/>
              <w:right w:w="40" w:type="dxa"/>
            </w:tcMar>
            <w:vAlign w:val="bottom"/>
          </w:tcPr>
          <w:p w14:paraId="0DD0ACE6" w14:textId="77777777" w:rsidR="00967E0C" w:rsidRDefault="00072441">
            <w:pPr>
              <w:spacing w:before="100" w:after="100"/>
              <w:rPr>
                <w:sz w:val="20"/>
                <w:szCs w:val="20"/>
              </w:rPr>
            </w:pPr>
            <w:r>
              <w:t>Entrega del producto e Informe Final</w:t>
            </w:r>
          </w:p>
        </w:tc>
        <w:tc>
          <w:tcPr>
            <w:tcW w:w="360" w:type="dxa"/>
            <w:gridSpan w:val="2"/>
            <w:tcBorders>
              <w:bottom w:val="single" w:sz="8" w:space="0" w:color="000000"/>
            </w:tcBorders>
            <w:shd w:val="clear" w:color="auto" w:fill="FCE5CD"/>
            <w:tcMar>
              <w:top w:w="40" w:type="dxa"/>
              <w:left w:w="40" w:type="dxa"/>
              <w:bottom w:w="40" w:type="dxa"/>
              <w:right w:w="40" w:type="dxa"/>
            </w:tcMar>
            <w:vAlign w:val="bottom"/>
          </w:tcPr>
          <w:p w14:paraId="1985AC5A"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CE5CD"/>
            <w:tcMar>
              <w:top w:w="40" w:type="dxa"/>
              <w:left w:w="40" w:type="dxa"/>
              <w:bottom w:w="40" w:type="dxa"/>
              <w:right w:w="40" w:type="dxa"/>
            </w:tcMar>
            <w:vAlign w:val="bottom"/>
          </w:tcPr>
          <w:p w14:paraId="3831C666" w14:textId="77777777" w:rsidR="00967E0C" w:rsidRDefault="00967E0C">
            <w:pPr>
              <w:spacing w:before="100" w:after="100"/>
              <w:rPr>
                <w:sz w:val="20"/>
                <w:szCs w:val="20"/>
              </w:rPr>
            </w:pPr>
          </w:p>
        </w:tc>
        <w:tc>
          <w:tcPr>
            <w:tcW w:w="345" w:type="dxa"/>
            <w:tcBorders>
              <w:bottom w:val="single" w:sz="8" w:space="0" w:color="000000"/>
            </w:tcBorders>
            <w:shd w:val="clear" w:color="auto" w:fill="FCE5CD"/>
            <w:tcMar>
              <w:top w:w="40" w:type="dxa"/>
              <w:left w:w="40" w:type="dxa"/>
              <w:bottom w:w="40" w:type="dxa"/>
              <w:right w:w="40" w:type="dxa"/>
            </w:tcMar>
            <w:vAlign w:val="bottom"/>
          </w:tcPr>
          <w:p w14:paraId="6894F864" w14:textId="77777777" w:rsidR="00967E0C" w:rsidRDefault="00967E0C">
            <w:pPr>
              <w:spacing w:before="100" w:after="100"/>
              <w:rPr>
                <w:sz w:val="20"/>
                <w:szCs w:val="20"/>
              </w:rPr>
            </w:pPr>
          </w:p>
        </w:tc>
        <w:tc>
          <w:tcPr>
            <w:tcW w:w="345" w:type="dxa"/>
            <w:gridSpan w:val="3"/>
            <w:tcBorders>
              <w:bottom w:val="single" w:sz="8" w:space="0" w:color="000000"/>
            </w:tcBorders>
            <w:shd w:val="clear" w:color="auto" w:fill="FCE5CD"/>
            <w:tcMar>
              <w:top w:w="40" w:type="dxa"/>
              <w:left w:w="40" w:type="dxa"/>
              <w:bottom w:w="40" w:type="dxa"/>
              <w:right w:w="40" w:type="dxa"/>
            </w:tcMar>
            <w:vAlign w:val="bottom"/>
          </w:tcPr>
          <w:p w14:paraId="3609FD27"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38419F6E"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488E05C5"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0B8022FF"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FF2CC"/>
            <w:tcMar>
              <w:top w:w="40" w:type="dxa"/>
              <w:left w:w="40" w:type="dxa"/>
              <w:bottom w:w="40" w:type="dxa"/>
              <w:right w:w="40" w:type="dxa"/>
            </w:tcMar>
            <w:vAlign w:val="bottom"/>
          </w:tcPr>
          <w:p w14:paraId="4DCB4E9A"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0B934C1B"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2CDB5956"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75FF148D"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55C45D08"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6931E6D4"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3A713493"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23FAB1E9" w14:textId="77777777" w:rsidR="00967E0C" w:rsidRDefault="00967E0C">
            <w:pPr>
              <w:spacing w:before="100" w:after="100"/>
              <w:rPr>
                <w:sz w:val="20"/>
                <w:szCs w:val="20"/>
              </w:rPr>
            </w:pPr>
          </w:p>
        </w:tc>
        <w:tc>
          <w:tcPr>
            <w:tcW w:w="345" w:type="dxa"/>
            <w:tcBorders>
              <w:bottom w:val="single" w:sz="8" w:space="0" w:color="000000"/>
              <w:right w:val="single" w:sz="8" w:space="0" w:color="000000"/>
            </w:tcBorders>
            <w:shd w:val="clear" w:color="auto" w:fill="980000"/>
            <w:tcMar>
              <w:top w:w="40" w:type="dxa"/>
              <w:left w:w="40" w:type="dxa"/>
              <w:bottom w:w="40" w:type="dxa"/>
              <w:right w:w="40" w:type="dxa"/>
            </w:tcMar>
            <w:vAlign w:val="bottom"/>
          </w:tcPr>
          <w:p w14:paraId="63880E8F" w14:textId="77777777" w:rsidR="00967E0C" w:rsidRDefault="00967E0C">
            <w:pPr>
              <w:spacing w:before="100" w:after="100"/>
              <w:rPr>
                <w:sz w:val="20"/>
                <w:szCs w:val="20"/>
              </w:rPr>
            </w:pPr>
          </w:p>
        </w:tc>
      </w:tr>
    </w:tbl>
    <w:p w14:paraId="1B5CB180" w14:textId="77777777" w:rsidR="00967E0C" w:rsidRDefault="00967E0C">
      <w:pPr>
        <w:spacing w:before="100" w:after="100"/>
        <w:jc w:val="left"/>
      </w:pPr>
    </w:p>
    <w:p w14:paraId="4E123B43" w14:textId="77777777" w:rsidR="00967E0C" w:rsidRDefault="00072441">
      <w:pPr>
        <w:spacing w:before="100" w:after="100"/>
        <w:jc w:val="center"/>
      </w:pPr>
      <w:r>
        <w:lastRenderedPageBreak/>
        <w:t>Fuente: Autores</w:t>
      </w:r>
    </w:p>
    <w:p w14:paraId="2C786949" w14:textId="77777777" w:rsidR="00967E0C" w:rsidRDefault="00967E0C">
      <w:pPr>
        <w:spacing w:before="100" w:after="100"/>
        <w:jc w:val="left"/>
        <w:rPr>
          <w:b/>
        </w:rPr>
      </w:pPr>
      <w:bookmarkStart w:id="74" w:name="_3j2qqm3" w:colFirst="0" w:colLast="0"/>
      <w:bookmarkEnd w:id="74"/>
    </w:p>
    <w:p w14:paraId="226BD73C" w14:textId="77777777" w:rsidR="00967E0C" w:rsidRDefault="00967E0C">
      <w:bookmarkStart w:id="75" w:name="_4i7ojhp" w:colFirst="0" w:colLast="0"/>
      <w:bookmarkEnd w:id="75"/>
    </w:p>
    <w:p w14:paraId="1E2CD7BD"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395D3751" w14:textId="77777777" w:rsidR="00967E0C" w:rsidRDefault="00072441">
      <w:pPr>
        <w:pStyle w:val="Ttulo1"/>
        <w:spacing w:line="240" w:lineRule="auto"/>
        <w:ind w:left="0" w:firstLine="0"/>
        <w:contextualSpacing w:val="0"/>
      </w:pPr>
      <w:bookmarkStart w:id="76" w:name="_kijehzz6k8ci" w:colFirst="0" w:colLast="0"/>
      <w:bookmarkEnd w:id="76"/>
      <w:r>
        <w:lastRenderedPageBreak/>
        <w:t>4. PRESUPUESTO</w:t>
      </w:r>
    </w:p>
    <w:p w14:paraId="481FE71B" w14:textId="77777777" w:rsidR="00967E0C" w:rsidRDefault="00967E0C"/>
    <w:p w14:paraId="0AF1D7FF" w14:textId="77777777" w:rsidR="00967E0C" w:rsidRDefault="00072441">
      <w:pPr>
        <w:spacing w:before="0" w:line="240" w:lineRule="auto"/>
        <w:jc w:val="center"/>
      </w:pPr>
      <w:r>
        <w:t>Tabla 2. Presupuesto global</w:t>
      </w:r>
    </w:p>
    <w:tbl>
      <w:tblPr>
        <w:tblStyle w:val="a2"/>
        <w:tblW w:w="9354" w:type="dxa"/>
        <w:jc w:val="center"/>
        <w:tblInd w:w="0" w:type="dxa"/>
        <w:tblLayout w:type="fixed"/>
        <w:tblLook w:val="0000" w:firstRow="0" w:lastRow="0" w:firstColumn="0" w:lastColumn="0" w:noHBand="0" w:noVBand="0"/>
      </w:tblPr>
      <w:tblGrid>
        <w:gridCol w:w="2786"/>
        <w:gridCol w:w="1518"/>
        <w:gridCol w:w="1748"/>
        <w:gridCol w:w="3302"/>
      </w:tblGrid>
      <w:tr w:rsidR="00967E0C" w14:paraId="158A767F" w14:textId="77777777">
        <w:trPr>
          <w:trHeight w:val="240"/>
          <w:jc w:val="center"/>
        </w:trPr>
        <w:tc>
          <w:tcPr>
            <w:tcW w:w="9354" w:type="dxa"/>
            <w:gridSpan w:val="4"/>
            <w:tcBorders>
              <w:top w:val="single" w:sz="4" w:space="0" w:color="000000"/>
              <w:left w:val="single" w:sz="4" w:space="0" w:color="000000"/>
              <w:bottom w:val="single" w:sz="4" w:space="0" w:color="000000"/>
              <w:right w:val="single" w:sz="4" w:space="0" w:color="000000"/>
            </w:tcBorders>
            <w:shd w:val="clear" w:color="auto" w:fill="D9D9D9"/>
          </w:tcPr>
          <w:p w14:paraId="7AF7F54D" w14:textId="77777777" w:rsidR="00967E0C" w:rsidRDefault="00072441">
            <w:pPr>
              <w:jc w:val="center"/>
            </w:pPr>
            <w:r>
              <w:rPr>
                <w:b/>
              </w:rPr>
              <w:t>Presupuesto global de la propuesta por fuentes de financiación (en miles de pesos)</w:t>
            </w:r>
          </w:p>
        </w:tc>
      </w:tr>
      <w:tr w:rsidR="00967E0C" w14:paraId="0678E78B" w14:textId="77777777">
        <w:trPr>
          <w:trHeight w:val="240"/>
          <w:jc w:val="center"/>
        </w:trPr>
        <w:tc>
          <w:tcPr>
            <w:tcW w:w="2786" w:type="dxa"/>
            <w:vMerge w:val="restart"/>
            <w:tcBorders>
              <w:top w:val="nil"/>
              <w:left w:val="single" w:sz="4" w:space="0" w:color="000000"/>
              <w:right w:val="nil"/>
            </w:tcBorders>
            <w:shd w:val="clear" w:color="auto" w:fill="D9D9D9"/>
            <w:vAlign w:val="center"/>
          </w:tcPr>
          <w:p w14:paraId="7BF0B2C9" w14:textId="77777777" w:rsidR="00967E0C" w:rsidRDefault="00072441">
            <w:pPr>
              <w:jc w:val="center"/>
            </w:pPr>
            <w:r>
              <w:rPr>
                <w:b/>
              </w:rPr>
              <w:t>Rubros</w:t>
            </w:r>
          </w:p>
        </w:tc>
        <w:tc>
          <w:tcPr>
            <w:tcW w:w="3266"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5C07C241" w14:textId="77777777" w:rsidR="00967E0C" w:rsidRDefault="00072441">
            <w:pPr>
              <w:jc w:val="center"/>
            </w:pPr>
            <w:r>
              <w:rPr>
                <w:b/>
              </w:rPr>
              <w:t>Fuentes</w:t>
            </w:r>
          </w:p>
        </w:tc>
        <w:tc>
          <w:tcPr>
            <w:tcW w:w="3302" w:type="dxa"/>
            <w:vMerge w:val="restart"/>
            <w:tcBorders>
              <w:top w:val="nil"/>
              <w:left w:val="nil"/>
              <w:bottom w:val="single" w:sz="4" w:space="0" w:color="000000"/>
              <w:right w:val="single" w:sz="4" w:space="0" w:color="000000"/>
            </w:tcBorders>
            <w:shd w:val="clear" w:color="auto" w:fill="D9D9D9"/>
            <w:vAlign w:val="center"/>
          </w:tcPr>
          <w:p w14:paraId="30B40D8F" w14:textId="77777777" w:rsidR="00967E0C" w:rsidRDefault="00072441">
            <w:pPr>
              <w:jc w:val="center"/>
            </w:pPr>
            <w:r>
              <w:rPr>
                <w:b/>
              </w:rPr>
              <w:t>Total</w:t>
            </w:r>
          </w:p>
        </w:tc>
      </w:tr>
      <w:tr w:rsidR="00967E0C" w14:paraId="3CA3F48B" w14:textId="77777777">
        <w:trPr>
          <w:trHeight w:val="240"/>
          <w:jc w:val="center"/>
        </w:trPr>
        <w:tc>
          <w:tcPr>
            <w:tcW w:w="2786" w:type="dxa"/>
            <w:vMerge/>
            <w:tcBorders>
              <w:top w:val="nil"/>
              <w:left w:val="single" w:sz="4" w:space="0" w:color="000000"/>
              <w:right w:val="nil"/>
            </w:tcBorders>
            <w:shd w:val="clear" w:color="auto" w:fill="D9D9D9"/>
            <w:vAlign w:val="center"/>
          </w:tcPr>
          <w:p w14:paraId="675762A3" w14:textId="77777777" w:rsidR="00967E0C" w:rsidRDefault="00967E0C">
            <w:pPr>
              <w:jc w:val="center"/>
            </w:pPr>
          </w:p>
        </w:tc>
        <w:tc>
          <w:tcPr>
            <w:tcW w:w="1518" w:type="dxa"/>
            <w:tcBorders>
              <w:top w:val="nil"/>
              <w:left w:val="nil"/>
              <w:bottom w:val="single" w:sz="4" w:space="0" w:color="000000"/>
              <w:right w:val="single" w:sz="4" w:space="0" w:color="000000"/>
            </w:tcBorders>
            <w:shd w:val="clear" w:color="auto" w:fill="D9D9D9"/>
            <w:vAlign w:val="center"/>
          </w:tcPr>
          <w:p w14:paraId="1E6FE853" w14:textId="77777777" w:rsidR="00967E0C" w:rsidRDefault="00072441">
            <w:pPr>
              <w:jc w:val="center"/>
            </w:pPr>
            <w:r>
              <w:rPr>
                <w:b/>
              </w:rPr>
              <w:t>U.T.S *</w:t>
            </w:r>
          </w:p>
        </w:tc>
        <w:tc>
          <w:tcPr>
            <w:tcW w:w="1748" w:type="dxa"/>
            <w:tcBorders>
              <w:top w:val="nil"/>
              <w:left w:val="nil"/>
              <w:bottom w:val="single" w:sz="4" w:space="0" w:color="000000"/>
              <w:right w:val="single" w:sz="4" w:space="0" w:color="000000"/>
            </w:tcBorders>
            <w:shd w:val="clear" w:color="auto" w:fill="D9D9D9"/>
            <w:vAlign w:val="center"/>
          </w:tcPr>
          <w:p w14:paraId="46307B37" w14:textId="77777777" w:rsidR="00967E0C" w:rsidRDefault="00072441">
            <w:pPr>
              <w:jc w:val="center"/>
            </w:pPr>
            <w:r>
              <w:rPr>
                <w:b/>
              </w:rPr>
              <w:t>Contrapartida**</w:t>
            </w:r>
          </w:p>
        </w:tc>
        <w:tc>
          <w:tcPr>
            <w:tcW w:w="3302" w:type="dxa"/>
            <w:vMerge/>
            <w:tcBorders>
              <w:top w:val="nil"/>
              <w:left w:val="nil"/>
              <w:bottom w:val="single" w:sz="4" w:space="0" w:color="000000"/>
              <w:right w:val="single" w:sz="4" w:space="0" w:color="000000"/>
            </w:tcBorders>
            <w:shd w:val="clear" w:color="auto" w:fill="D9D9D9"/>
            <w:vAlign w:val="center"/>
          </w:tcPr>
          <w:p w14:paraId="4CF3B643" w14:textId="77777777" w:rsidR="00967E0C" w:rsidRDefault="00967E0C">
            <w:pPr>
              <w:jc w:val="center"/>
            </w:pPr>
          </w:p>
        </w:tc>
      </w:tr>
      <w:tr w:rsidR="00967E0C" w14:paraId="11A29A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78E947EB" w14:textId="77777777" w:rsidR="00967E0C" w:rsidRDefault="00072441">
            <w:r>
              <w:t>Talento humano</w:t>
            </w:r>
          </w:p>
        </w:tc>
        <w:tc>
          <w:tcPr>
            <w:tcW w:w="1518" w:type="dxa"/>
            <w:tcBorders>
              <w:top w:val="nil"/>
              <w:left w:val="nil"/>
              <w:bottom w:val="single" w:sz="4" w:space="0" w:color="000000"/>
              <w:right w:val="single" w:sz="4" w:space="0" w:color="000000"/>
            </w:tcBorders>
          </w:tcPr>
          <w:p w14:paraId="2878F0E4" w14:textId="77777777" w:rsidR="00967E0C" w:rsidRDefault="00072441">
            <w:pPr>
              <w:jc w:val="center"/>
            </w:pPr>
            <w:r>
              <w:t>$2’560.000</w:t>
            </w:r>
          </w:p>
        </w:tc>
        <w:tc>
          <w:tcPr>
            <w:tcW w:w="1748" w:type="dxa"/>
            <w:tcBorders>
              <w:top w:val="nil"/>
              <w:left w:val="nil"/>
              <w:bottom w:val="single" w:sz="4" w:space="0" w:color="000000"/>
              <w:right w:val="single" w:sz="4" w:space="0" w:color="000000"/>
            </w:tcBorders>
          </w:tcPr>
          <w:p w14:paraId="42BE31AC" w14:textId="77777777" w:rsidR="00967E0C" w:rsidRDefault="00967E0C">
            <w:pPr>
              <w:jc w:val="center"/>
            </w:pPr>
          </w:p>
        </w:tc>
        <w:tc>
          <w:tcPr>
            <w:tcW w:w="3302" w:type="dxa"/>
            <w:tcBorders>
              <w:top w:val="nil"/>
              <w:left w:val="nil"/>
              <w:bottom w:val="single" w:sz="4" w:space="0" w:color="000000"/>
              <w:right w:val="single" w:sz="4" w:space="0" w:color="000000"/>
            </w:tcBorders>
          </w:tcPr>
          <w:p w14:paraId="15845AF8" w14:textId="77777777" w:rsidR="00967E0C" w:rsidRDefault="00072441">
            <w:pPr>
              <w:jc w:val="center"/>
            </w:pPr>
            <w:r>
              <w:t>$2’560.000</w:t>
            </w:r>
          </w:p>
        </w:tc>
      </w:tr>
      <w:tr w:rsidR="00967E0C" w14:paraId="03D83F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260E52D5" w14:textId="77777777" w:rsidR="00967E0C" w:rsidRDefault="00072441">
            <w:pPr>
              <w:jc w:val="left"/>
            </w:pPr>
            <w:r>
              <w:t>Materiales y equipos</w:t>
            </w:r>
          </w:p>
        </w:tc>
        <w:tc>
          <w:tcPr>
            <w:tcW w:w="1518" w:type="dxa"/>
            <w:tcBorders>
              <w:top w:val="nil"/>
              <w:left w:val="nil"/>
              <w:bottom w:val="single" w:sz="4" w:space="0" w:color="000000"/>
              <w:right w:val="single" w:sz="4" w:space="0" w:color="000000"/>
            </w:tcBorders>
          </w:tcPr>
          <w:p w14:paraId="0E8C748C" w14:textId="77777777" w:rsidR="00967E0C" w:rsidRDefault="00072441">
            <w:pPr>
              <w:jc w:val="center"/>
            </w:pPr>
            <w:r>
              <w:t>$4´250.000</w:t>
            </w:r>
          </w:p>
        </w:tc>
        <w:tc>
          <w:tcPr>
            <w:tcW w:w="1748" w:type="dxa"/>
            <w:tcBorders>
              <w:top w:val="nil"/>
              <w:left w:val="nil"/>
              <w:bottom w:val="single" w:sz="4" w:space="0" w:color="000000"/>
              <w:right w:val="single" w:sz="4" w:space="0" w:color="000000"/>
            </w:tcBorders>
          </w:tcPr>
          <w:p w14:paraId="3D5FD70E" w14:textId="77777777" w:rsidR="00967E0C" w:rsidRDefault="00967E0C">
            <w:pPr>
              <w:jc w:val="center"/>
            </w:pPr>
          </w:p>
        </w:tc>
        <w:tc>
          <w:tcPr>
            <w:tcW w:w="3302" w:type="dxa"/>
            <w:tcBorders>
              <w:top w:val="nil"/>
              <w:left w:val="nil"/>
              <w:bottom w:val="single" w:sz="4" w:space="0" w:color="000000"/>
              <w:right w:val="single" w:sz="4" w:space="0" w:color="000000"/>
            </w:tcBorders>
          </w:tcPr>
          <w:p w14:paraId="20CA16C5" w14:textId="77777777" w:rsidR="00967E0C" w:rsidRDefault="00072441">
            <w:pPr>
              <w:jc w:val="center"/>
            </w:pPr>
            <w:r>
              <w:t>$4´250.000</w:t>
            </w:r>
          </w:p>
        </w:tc>
      </w:tr>
      <w:tr w:rsidR="00967E0C" w14:paraId="5E93667C"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1A09440F" w14:textId="77777777" w:rsidR="00967E0C" w:rsidRDefault="00072441">
            <w:r>
              <w:t>Software</w:t>
            </w:r>
          </w:p>
        </w:tc>
        <w:tc>
          <w:tcPr>
            <w:tcW w:w="1518" w:type="dxa"/>
            <w:tcBorders>
              <w:top w:val="nil"/>
              <w:left w:val="nil"/>
              <w:bottom w:val="single" w:sz="4" w:space="0" w:color="000000"/>
              <w:right w:val="single" w:sz="4" w:space="0" w:color="000000"/>
            </w:tcBorders>
          </w:tcPr>
          <w:p w14:paraId="7084A127"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2B274DBB" w14:textId="77777777" w:rsidR="00967E0C" w:rsidRDefault="00967E0C">
            <w:pPr>
              <w:jc w:val="center"/>
            </w:pPr>
          </w:p>
        </w:tc>
        <w:tc>
          <w:tcPr>
            <w:tcW w:w="3302" w:type="dxa"/>
            <w:tcBorders>
              <w:top w:val="nil"/>
              <w:left w:val="nil"/>
              <w:bottom w:val="single" w:sz="4" w:space="0" w:color="000000"/>
              <w:right w:val="single" w:sz="4" w:space="0" w:color="000000"/>
            </w:tcBorders>
          </w:tcPr>
          <w:p w14:paraId="1DDDBC74" w14:textId="77777777" w:rsidR="00967E0C" w:rsidRDefault="00072441">
            <w:pPr>
              <w:jc w:val="center"/>
            </w:pPr>
            <w:r>
              <w:t>-</w:t>
            </w:r>
          </w:p>
        </w:tc>
      </w:tr>
      <w:tr w:rsidR="00967E0C" w14:paraId="00D8593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7CF93AA" w14:textId="77777777" w:rsidR="00967E0C" w:rsidRDefault="00072441">
            <w:r>
              <w:t>Servicios técnicos</w:t>
            </w:r>
          </w:p>
        </w:tc>
        <w:tc>
          <w:tcPr>
            <w:tcW w:w="1518" w:type="dxa"/>
            <w:tcBorders>
              <w:top w:val="nil"/>
              <w:left w:val="nil"/>
              <w:bottom w:val="single" w:sz="4" w:space="0" w:color="000000"/>
              <w:right w:val="single" w:sz="4" w:space="0" w:color="000000"/>
            </w:tcBorders>
          </w:tcPr>
          <w:p w14:paraId="5160BAD2"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06EBF0DF" w14:textId="77777777" w:rsidR="00967E0C" w:rsidRDefault="00967E0C">
            <w:pPr>
              <w:jc w:val="center"/>
            </w:pPr>
          </w:p>
        </w:tc>
        <w:tc>
          <w:tcPr>
            <w:tcW w:w="3302" w:type="dxa"/>
            <w:tcBorders>
              <w:top w:val="nil"/>
              <w:left w:val="nil"/>
              <w:bottom w:val="single" w:sz="4" w:space="0" w:color="000000"/>
              <w:right w:val="single" w:sz="4" w:space="0" w:color="000000"/>
            </w:tcBorders>
          </w:tcPr>
          <w:p w14:paraId="248441AD" w14:textId="77777777" w:rsidR="00967E0C" w:rsidRDefault="00072441">
            <w:pPr>
              <w:jc w:val="center"/>
            </w:pPr>
            <w:r>
              <w:t>-</w:t>
            </w:r>
          </w:p>
        </w:tc>
      </w:tr>
      <w:tr w:rsidR="00967E0C" w14:paraId="07CFF65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06E2BAB8" w14:textId="77777777" w:rsidR="00967E0C" w:rsidRDefault="00072441">
            <w:r>
              <w:t>Varios</w:t>
            </w:r>
          </w:p>
        </w:tc>
        <w:tc>
          <w:tcPr>
            <w:tcW w:w="1518" w:type="dxa"/>
            <w:tcBorders>
              <w:top w:val="nil"/>
              <w:left w:val="nil"/>
              <w:bottom w:val="single" w:sz="4" w:space="0" w:color="000000"/>
              <w:right w:val="single" w:sz="4" w:space="0" w:color="000000"/>
            </w:tcBorders>
          </w:tcPr>
          <w:p w14:paraId="4321D95F" w14:textId="77777777" w:rsidR="00967E0C" w:rsidRDefault="00072441">
            <w:pPr>
              <w:jc w:val="center"/>
            </w:pPr>
            <w:r>
              <w:t>$60.000</w:t>
            </w:r>
          </w:p>
        </w:tc>
        <w:tc>
          <w:tcPr>
            <w:tcW w:w="1748" w:type="dxa"/>
            <w:tcBorders>
              <w:top w:val="nil"/>
              <w:left w:val="nil"/>
              <w:bottom w:val="single" w:sz="4" w:space="0" w:color="000000"/>
              <w:right w:val="single" w:sz="4" w:space="0" w:color="000000"/>
            </w:tcBorders>
          </w:tcPr>
          <w:p w14:paraId="049CDD28" w14:textId="77777777" w:rsidR="00967E0C" w:rsidRDefault="00967E0C">
            <w:pPr>
              <w:jc w:val="center"/>
            </w:pPr>
          </w:p>
        </w:tc>
        <w:tc>
          <w:tcPr>
            <w:tcW w:w="3302" w:type="dxa"/>
            <w:tcBorders>
              <w:top w:val="nil"/>
              <w:left w:val="nil"/>
              <w:bottom w:val="single" w:sz="4" w:space="0" w:color="000000"/>
              <w:right w:val="single" w:sz="4" w:space="0" w:color="000000"/>
            </w:tcBorders>
          </w:tcPr>
          <w:p w14:paraId="10DCF5D7" w14:textId="77777777" w:rsidR="00967E0C" w:rsidRDefault="00072441">
            <w:pPr>
              <w:jc w:val="center"/>
            </w:pPr>
            <w:r>
              <w:t>$60.000</w:t>
            </w:r>
          </w:p>
        </w:tc>
      </w:tr>
      <w:tr w:rsidR="00967E0C" w14:paraId="30CB60C9"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02990FD" w14:textId="77777777" w:rsidR="00967E0C" w:rsidRDefault="00072441">
            <w:pPr>
              <w:jc w:val="right"/>
            </w:pPr>
            <w:r>
              <w:rPr>
                <w:b/>
              </w:rPr>
              <w:t>TOTAL</w:t>
            </w:r>
          </w:p>
        </w:tc>
        <w:tc>
          <w:tcPr>
            <w:tcW w:w="1518" w:type="dxa"/>
            <w:tcBorders>
              <w:top w:val="nil"/>
              <w:left w:val="nil"/>
              <w:bottom w:val="single" w:sz="4" w:space="0" w:color="000000"/>
              <w:right w:val="single" w:sz="4" w:space="0" w:color="000000"/>
            </w:tcBorders>
          </w:tcPr>
          <w:p w14:paraId="65AC14A5" w14:textId="77777777" w:rsidR="00967E0C" w:rsidRDefault="00072441">
            <w:pPr>
              <w:jc w:val="center"/>
            </w:pPr>
            <w:r>
              <w:t>$6’870.000</w:t>
            </w:r>
          </w:p>
        </w:tc>
        <w:tc>
          <w:tcPr>
            <w:tcW w:w="1748" w:type="dxa"/>
            <w:tcBorders>
              <w:top w:val="nil"/>
              <w:left w:val="nil"/>
              <w:bottom w:val="single" w:sz="4" w:space="0" w:color="000000"/>
              <w:right w:val="single" w:sz="4" w:space="0" w:color="000000"/>
            </w:tcBorders>
          </w:tcPr>
          <w:p w14:paraId="15A0FCDF" w14:textId="77777777" w:rsidR="00967E0C" w:rsidRDefault="00967E0C">
            <w:pPr>
              <w:jc w:val="center"/>
            </w:pPr>
          </w:p>
        </w:tc>
        <w:tc>
          <w:tcPr>
            <w:tcW w:w="3302" w:type="dxa"/>
            <w:tcBorders>
              <w:top w:val="nil"/>
              <w:left w:val="nil"/>
              <w:bottom w:val="single" w:sz="4" w:space="0" w:color="000000"/>
              <w:right w:val="single" w:sz="4" w:space="0" w:color="000000"/>
            </w:tcBorders>
          </w:tcPr>
          <w:p w14:paraId="5C11C54F" w14:textId="77777777" w:rsidR="00967E0C" w:rsidRDefault="00072441">
            <w:pPr>
              <w:jc w:val="center"/>
            </w:pPr>
            <w:r>
              <w:t>$6’870.000</w:t>
            </w:r>
          </w:p>
        </w:tc>
      </w:tr>
    </w:tbl>
    <w:p w14:paraId="054CC6E1" w14:textId="77777777" w:rsidR="00967E0C" w:rsidRDefault="00072441">
      <w:pPr>
        <w:jc w:val="center"/>
      </w:pPr>
      <w:r>
        <w:t>Fuente: Autores</w:t>
      </w:r>
    </w:p>
    <w:p w14:paraId="6D7660A1" w14:textId="77777777" w:rsidR="00967E0C" w:rsidRDefault="00967E0C"/>
    <w:p w14:paraId="7165F7D9" w14:textId="77777777" w:rsidR="00967E0C" w:rsidRDefault="00967E0C"/>
    <w:p w14:paraId="6FE2274E" w14:textId="77777777" w:rsidR="00967E0C" w:rsidRDefault="00072441">
      <w:pPr>
        <w:spacing w:before="0" w:line="240" w:lineRule="auto"/>
        <w:jc w:val="center"/>
      </w:pPr>
      <w:r>
        <w:t>Tabla 3.  Presupuesto de Talento humanos</w:t>
      </w:r>
    </w:p>
    <w:tbl>
      <w:tblPr>
        <w:tblStyle w:val="a3"/>
        <w:tblW w:w="9354" w:type="dxa"/>
        <w:jc w:val="center"/>
        <w:tblInd w:w="0" w:type="dxa"/>
        <w:tblLayout w:type="fixed"/>
        <w:tblLook w:val="0000" w:firstRow="0" w:lastRow="0" w:firstColumn="0" w:lastColumn="0" w:noHBand="0" w:noVBand="0"/>
      </w:tblPr>
      <w:tblGrid>
        <w:gridCol w:w="2186"/>
        <w:gridCol w:w="1396"/>
        <w:gridCol w:w="1807"/>
        <w:gridCol w:w="2365"/>
        <w:gridCol w:w="1600"/>
      </w:tblGrid>
      <w:tr w:rsidR="00967E0C" w14:paraId="04B4D8F9" w14:textId="77777777">
        <w:trPr>
          <w:trHeight w:val="240"/>
          <w:jc w:val="center"/>
        </w:trPr>
        <w:tc>
          <w:tcPr>
            <w:tcW w:w="9354"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520AD5B1" w14:textId="77777777" w:rsidR="00967E0C" w:rsidRDefault="00072441">
            <w:pPr>
              <w:jc w:val="center"/>
            </w:pPr>
            <w:r>
              <w:rPr>
                <w:b/>
              </w:rPr>
              <w:lastRenderedPageBreak/>
              <w:t>Descripción de los gastos de talento humano (en miles de pesos)</w:t>
            </w:r>
          </w:p>
        </w:tc>
      </w:tr>
      <w:tr w:rsidR="00967E0C" w14:paraId="17D6EEE9" w14:textId="77777777">
        <w:trPr>
          <w:trHeight w:val="420"/>
          <w:jc w:val="center"/>
        </w:trPr>
        <w:tc>
          <w:tcPr>
            <w:tcW w:w="2186" w:type="dxa"/>
            <w:tcBorders>
              <w:top w:val="nil"/>
              <w:left w:val="single" w:sz="4" w:space="0" w:color="000000"/>
              <w:bottom w:val="single" w:sz="4" w:space="0" w:color="000000"/>
              <w:right w:val="single" w:sz="4" w:space="0" w:color="000000"/>
            </w:tcBorders>
            <w:shd w:val="clear" w:color="auto" w:fill="D9D9D9"/>
            <w:vAlign w:val="center"/>
          </w:tcPr>
          <w:p w14:paraId="28F46AA0" w14:textId="77777777" w:rsidR="00967E0C" w:rsidRDefault="00072441">
            <w:pPr>
              <w:jc w:val="center"/>
            </w:pPr>
            <w:r>
              <w:rPr>
                <w:b/>
              </w:rPr>
              <w:t>Investigador</w:t>
            </w:r>
          </w:p>
          <w:p w14:paraId="43AB4F5F" w14:textId="77777777" w:rsidR="00967E0C" w:rsidRDefault="00072441">
            <w:pPr>
              <w:jc w:val="center"/>
            </w:pPr>
            <w:r>
              <w:rPr>
                <w:b/>
              </w:rPr>
              <w:t>/auxiliar</w:t>
            </w:r>
          </w:p>
        </w:tc>
        <w:tc>
          <w:tcPr>
            <w:tcW w:w="139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E10C1C9" w14:textId="77777777" w:rsidR="00967E0C" w:rsidRDefault="00072441">
            <w:pPr>
              <w:jc w:val="center"/>
            </w:pPr>
            <w:r>
              <w:rPr>
                <w:b/>
              </w:rPr>
              <w:t>Formación</w:t>
            </w:r>
          </w:p>
        </w:tc>
        <w:tc>
          <w:tcPr>
            <w:tcW w:w="1807" w:type="dxa"/>
            <w:tcBorders>
              <w:top w:val="nil"/>
              <w:left w:val="single" w:sz="4" w:space="0" w:color="000000"/>
              <w:bottom w:val="single" w:sz="4" w:space="0" w:color="000000"/>
              <w:right w:val="single" w:sz="4" w:space="0" w:color="000000"/>
            </w:tcBorders>
            <w:shd w:val="clear" w:color="auto" w:fill="D9D9D9"/>
            <w:vAlign w:val="center"/>
          </w:tcPr>
          <w:p w14:paraId="03E7006F" w14:textId="77777777" w:rsidR="00967E0C" w:rsidRDefault="00072441">
            <w:pPr>
              <w:jc w:val="center"/>
            </w:pPr>
            <w:r>
              <w:rPr>
                <w:b/>
              </w:rPr>
              <w:t>Función</w:t>
            </w:r>
          </w:p>
        </w:tc>
        <w:tc>
          <w:tcPr>
            <w:tcW w:w="2365" w:type="dxa"/>
            <w:tcBorders>
              <w:top w:val="nil"/>
              <w:left w:val="single" w:sz="4" w:space="0" w:color="000000"/>
              <w:bottom w:val="single" w:sz="4" w:space="0" w:color="000000"/>
              <w:right w:val="single" w:sz="4" w:space="0" w:color="000000"/>
            </w:tcBorders>
            <w:shd w:val="clear" w:color="auto" w:fill="D9D9D9"/>
            <w:vAlign w:val="center"/>
          </w:tcPr>
          <w:p w14:paraId="50084F95" w14:textId="77777777" w:rsidR="00967E0C" w:rsidRDefault="00072441">
            <w:pPr>
              <w:jc w:val="center"/>
            </w:pPr>
            <w:r>
              <w:rPr>
                <w:b/>
              </w:rPr>
              <w:t>Dedicación</w:t>
            </w:r>
          </w:p>
        </w:tc>
        <w:tc>
          <w:tcPr>
            <w:tcW w:w="1600" w:type="dxa"/>
            <w:tcBorders>
              <w:top w:val="nil"/>
              <w:left w:val="single" w:sz="4" w:space="0" w:color="000000"/>
              <w:bottom w:val="single" w:sz="4" w:space="0" w:color="000000"/>
              <w:right w:val="single" w:sz="4" w:space="0" w:color="000000"/>
            </w:tcBorders>
            <w:shd w:val="clear" w:color="auto" w:fill="D9D9D9"/>
            <w:vAlign w:val="center"/>
          </w:tcPr>
          <w:p w14:paraId="69E1D5E0" w14:textId="77777777" w:rsidR="00967E0C" w:rsidRDefault="00072441">
            <w:pPr>
              <w:jc w:val="center"/>
            </w:pPr>
            <w:r>
              <w:rPr>
                <w:b/>
              </w:rPr>
              <w:t>Total</w:t>
            </w:r>
          </w:p>
        </w:tc>
      </w:tr>
      <w:tr w:rsidR="00967E0C" w14:paraId="1FFA7A19" w14:textId="77777777">
        <w:trPr>
          <w:trHeight w:val="700"/>
          <w:jc w:val="center"/>
        </w:trPr>
        <w:tc>
          <w:tcPr>
            <w:tcW w:w="2186" w:type="dxa"/>
            <w:tcBorders>
              <w:top w:val="nil"/>
              <w:left w:val="single" w:sz="4" w:space="0" w:color="000000"/>
              <w:bottom w:val="single" w:sz="4" w:space="0" w:color="000000"/>
              <w:right w:val="single" w:sz="4" w:space="0" w:color="000000"/>
            </w:tcBorders>
            <w:vAlign w:val="center"/>
          </w:tcPr>
          <w:p w14:paraId="2B980FC7" w14:textId="77777777" w:rsidR="00967E0C" w:rsidRDefault="00967E0C">
            <w:pPr>
              <w:jc w:val="left"/>
            </w:pPr>
          </w:p>
          <w:p w14:paraId="03A20270" w14:textId="77777777" w:rsidR="00967E0C" w:rsidRDefault="00072441">
            <w:pPr>
              <w:jc w:val="left"/>
              <w:rPr>
                <w:color w:val="A6A6A6"/>
              </w:rPr>
            </w:pPr>
            <w:r>
              <w:t xml:space="preserve">Jaime </w:t>
            </w:r>
            <w:proofErr w:type="spellStart"/>
            <w:r>
              <w:t>Yesith</w:t>
            </w:r>
            <w:proofErr w:type="spellEnd"/>
            <w:r>
              <w:t xml:space="preserve"> Valenci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9443E8D" w14:textId="77777777" w:rsidR="00967E0C" w:rsidRDefault="00072441">
            <w:pPr>
              <w:jc w:val="center"/>
            </w:pPr>
            <w:r>
              <w:t>$3´200.000</w:t>
            </w:r>
          </w:p>
        </w:tc>
        <w:tc>
          <w:tcPr>
            <w:tcW w:w="1807" w:type="dxa"/>
            <w:tcBorders>
              <w:top w:val="nil"/>
              <w:left w:val="single" w:sz="4" w:space="0" w:color="000000"/>
              <w:bottom w:val="single" w:sz="4" w:space="0" w:color="000000"/>
              <w:right w:val="single" w:sz="4" w:space="0" w:color="000000"/>
            </w:tcBorders>
            <w:vAlign w:val="center"/>
          </w:tcPr>
          <w:p w14:paraId="4A20AC72" w14:textId="77777777" w:rsidR="00967E0C" w:rsidRDefault="00072441">
            <w:pPr>
              <w:jc w:val="center"/>
            </w:pPr>
            <w:r>
              <w:t>Director</w:t>
            </w:r>
          </w:p>
        </w:tc>
        <w:tc>
          <w:tcPr>
            <w:tcW w:w="2365" w:type="dxa"/>
            <w:tcBorders>
              <w:top w:val="nil"/>
              <w:left w:val="single" w:sz="4" w:space="0" w:color="000000"/>
              <w:bottom w:val="single" w:sz="4" w:space="0" w:color="000000"/>
              <w:right w:val="single" w:sz="4" w:space="0" w:color="000000"/>
            </w:tcBorders>
            <w:vAlign w:val="center"/>
          </w:tcPr>
          <w:p w14:paraId="628469C1" w14:textId="77777777" w:rsidR="00967E0C" w:rsidRDefault="00072441">
            <w:pPr>
              <w:jc w:val="center"/>
            </w:pPr>
            <w:r>
              <w:t>2 horas semanales</w:t>
            </w:r>
          </w:p>
        </w:tc>
        <w:tc>
          <w:tcPr>
            <w:tcW w:w="1600" w:type="dxa"/>
            <w:tcBorders>
              <w:top w:val="nil"/>
              <w:left w:val="single" w:sz="4" w:space="0" w:color="000000"/>
              <w:bottom w:val="single" w:sz="4" w:space="0" w:color="000000"/>
              <w:right w:val="single" w:sz="4" w:space="0" w:color="000000"/>
            </w:tcBorders>
            <w:vAlign w:val="center"/>
          </w:tcPr>
          <w:p w14:paraId="0CD9F0E0" w14:textId="77777777" w:rsidR="00967E0C" w:rsidRDefault="00072441">
            <w:pPr>
              <w:jc w:val="center"/>
            </w:pPr>
            <w:r>
              <w:t>$640.000</w:t>
            </w:r>
          </w:p>
        </w:tc>
      </w:tr>
      <w:tr w:rsidR="00967E0C" w14:paraId="3BB4F021" w14:textId="77777777">
        <w:trPr>
          <w:trHeight w:val="340"/>
          <w:jc w:val="center"/>
        </w:trPr>
        <w:tc>
          <w:tcPr>
            <w:tcW w:w="2186" w:type="dxa"/>
            <w:tcBorders>
              <w:top w:val="nil"/>
              <w:left w:val="single" w:sz="4" w:space="0" w:color="000000"/>
              <w:bottom w:val="single" w:sz="4" w:space="0" w:color="000000"/>
              <w:right w:val="single" w:sz="4" w:space="0" w:color="000000"/>
            </w:tcBorders>
            <w:vAlign w:val="center"/>
          </w:tcPr>
          <w:p w14:paraId="672AD7D0" w14:textId="77777777" w:rsidR="00967E0C" w:rsidRDefault="00072441">
            <w:pPr>
              <w:jc w:val="left"/>
            </w:pPr>
            <w:r>
              <w:t xml:space="preserve">Sandy Cal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1A63262"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FE7C20E"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490C4EA7" w14:textId="77777777" w:rsidR="00967E0C" w:rsidRDefault="00072441">
            <w:pPr>
              <w:jc w:val="center"/>
            </w:pPr>
            <w:r>
              <w:t>8 horas semanales</w:t>
            </w:r>
          </w:p>
        </w:tc>
        <w:tc>
          <w:tcPr>
            <w:tcW w:w="1600" w:type="dxa"/>
            <w:tcBorders>
              <w:top w:val="nil"/>
              <w:left w:val="single" w:sz="4" w:space="0" w:color="000000"/>
              <w:bottom w:val="single" w:sz="4" w:space="0" w:color="000000"/>
              <w:right w:val="single" w:sz="4" w:space="0" w:color="000000"/>
            </w:tcBorders>
            <w:vAlign w:val="center"/>
          </w:tcPr>
          <w:p w14:paraId="78324604" w14:textId="77777777" w:rsidR="00967E0C" w:rsidRDefault="00072441">
            <w:pPr>
              <w:jc w:val="center"/>
            </w:pPr>
            <w:r>
              <w:t>$960.000</w:t>
            </w:r>
          </w:p>
        </w:tc>
      </w:tr>
      <w:tr w:rsidR="00967E0C" w14:paraId="41F3E58F" w14:textId="77777777">
        <w:trPr>
          <w:trHeight w:val="400"/>
          <w:jc w:val="center"/>
        </w:trPr>
        <w:tc>
          <w:tcPr>
            <w:tcW w:w="2186" w:type="dxa"/>
            <w:tcBorders>
              <w:top w:val="nil"/>
              <w:left w:val="single" w:sz="4" w:space="0" w:color="000000"/>
              <w:bottom w:val="single" w:sz="4" w:space="0" w:color="000000"/>
              <w:right w:val="single" w:sz="4" w:space="0" w:color="000000"/>
            </w:tcBorders>
            <w:vAlign w:val="center"/>
          </w:tcPr>
          <w:p w14:paraId="276CF263" w14:textId="77777777" w:rsidR="00967E0C" w:rsidRDefault="00072441">
            <w:pPr>
              <w:jc w:val="left"/>
            </w:pPr>
            <w:r>
              <w:t>Elkin Murillo</w:t>
            </w:r>
          </w:p>
        </w:tc>
        <w:tc>
          <w:tcPr>
            <w:tcW w:w="1396" w:type="dxa"/>
            <w:tcBorders>
              <w:top w:val="single" w:sz="4" w:space="0" w:color="000000"/>
              <w:left w:val="single" w:sz="4" w:space="0" w:color="000000"/>
              <w:bottom w:val="single" w:sz="4" w:space="0" w:color="000000"/>
              <w:right w:val="single" w:sz="4" w:space="0" w:color="000000"/>
            </w:tcBorders>
            <w:vAlign w:val="center"/>
          </w:tcPr>
          <w:p w14:paraId="199B95FC"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0D5AC1C"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20384D32" w14:textId="77777777" w:rsidR="00967E0C" w:rsidRDefault="00072441">
            <w:pPr>
              <w:jc w:val="center"/>
              <w:rPr>
                <w:color w:val="A6A6A6"/>
              </w:rPr>
            </w:pPr>
            <w:r>
              <w:t>8 horas semanales</w:t>
            </w:r>
          </w:p>
        </w:tc>
        <w:tc>
          <w:tcPr>
            <w:tcW w:w="1600" w:type="dxa"/>
            <w:tcBorders>
              <w:top w:val="nil"/>
              <w:left w:val="single" w:sz="4" w:space="0" w:color="000000"/>
              <w:bottom w:val="single" w:sz="4" w:space="0" w:color="000000"/>
              <w:right w:val="single" w:sz="4" w:space="0" w:color="000000"/>
            </w:tcBorders>
            <w:vAlign w:val="center"/>
          </w:tcPr>
          <w:p w14:paraId="2AF63249" w14:textId="77777777" w:rsidR="00967E0C" w:rsidRDefault="00072441">
            <w:pPr>
              <w:jc w:val="center"/>
            </w:pPr>
            <w:r>
              <w:t>$960.000</w:t>
            </w:r>
          </w:p>
        </w:tc>
      </w:tr>
      <w:tr w:rsidR="00967E0C" w14:paraId="234E714A" w14:textId="77777777">
        <w:trPr>
          <w:trHeight w:val="240"/>
          <w:jc w:val="center"/>
        </w:trPr>
        <w:tc>
          <w:tcPr>
            <w:tcW w:w="7754" w:type="dxa"/>
            <w:gridSpan w:val="4"/>
            <w:tcBorders>
              <w:top w:val="single" w:sz="4" w:space="0" w:color="000000"/>
              <w:left w:val="single" w:sz="4" w:space="0" w:color="000000"/>
              <w:bottom w:val="single" w:sz="4" w:space="0" w:color="000000"/>
              <w:right w:val="nil"/>
            </w:tcBorders>
            <w:vAlign w:val="center"/>
          </w:tcPr>
          <w:p w14:paraId="44BA88A3" w14:textId="77777777" w:rsidR="00967E0C" w:rsidRDefault="00072441">
            <w:pPr>
              <w:jc w:val="right"/>
            </w:pPr>
            <w:r>
              <w:rPr>
                <w:b/>
              </w:rPr>
              <w:t>TOTAL</w:t>
            </w:r>
          </w:p>
        </w:tc>
        <w:tc>
          <w:tcPr>
            <w:tcW w:w="1600" w:type="dxa"/>
            <w:tcBorders>
              <w:top w:val="nil"/>
              <w:left w:val="single" w:sz="4" w:space="0" w:color="000000"/>
              <w:bottom w:val="single" w:sz="4" w:space="0" w:color="000000"/>
              <w:right w:val="single" w:sz="4" w:space="0" w:color="000000"/>
            </w:tcBorders>
            <w:vAlign w:val="center"/>
          </w:tcPr>
          <w:p w14:paraId="4318A3BD" w14:textId="77777777" w:rsidR="00967E0C" w:rsidRDefault="00072441">
            <w:pPr>
              <w:jc w:val="right"/>
            </w:pPr>
            <w:r>
              <w:t>$2’560.0000</w:t>
            </w:r>
          </w:p>
        </w:tc>
      </w:tr>
    </w:tbl>
    <w:p w14:paraId="135CDF61" w14:textId="77777777" w:rsidR="00967E0C" w:rsidRDefault="00072441">
      <w:pPr>
        <w:jc w:val="center"/>
      </w:pPr>
      <w:r>
        <w:t>Fuente: Autores</w:t>
      </w:r>
    </w:p>
    <w:p w14:paraId="6CF24841" w14:textId="77777777" w:rsidR="00967E0C" w:rsidRDefault="00967E0C">
      <w:pPr>
        <w:spacing w:before="0" w:line="240" w:lineRule="auto"/>
        <w:jc w:val="center"/>
      </w:pPr>
    </w:p>
    <w:p w14:paraId="25CAD269" w14:textId="77777777" w:rsidR="00967E0C" w:rsidRDefault="00072441">
      <w:pPr>
        <w:spacing w:before="0" w:line="240" w:lineRule="auto"/>
        <w:jc w:val="center"/>
      </w:pPr>
      <w:r>
        <w:t>Tabla 4.  Presupuesto materiales y equipos</w:t>
      </w:r>
    </w:p>
    <w:tbl>
      <w:tblPr>
        <w:tblStyle w:val="a4"/>
        <w:tblW w:w="9555" w:type="dxa"/>
        <w:jc w:val="center"/>
        <w:tblInd w:w="0" w:type="dxa"/>
        <w:tblLayout w:type="fixed"/>
        <w:tblLook w:val="0000" w:firstRow="0" w:lastRow="0" w:firstColumn="0" w:lastColumn="0" w:noHBand="0" w:noVBand="0"/>
      </w:tblPr>
      <w:tblGrid>
        <w:gridCol w:w="1560"/>
        <w:gridCol w:w="2970"/>
        <w:gridCol w:w="1545"/>
        <w:gridCol w:w="1695"/>
        <w:gridCol w:w="1785"/>
      </w:tblGrid>
      <w:tr w:rsidR="00967E0C" w14:paraId="4880294A" w14:textId="77777777">
        <w:trPr>
          <w:trHeight w:val="220"/>
          <w:jc w:val="center"/>
        </w:trPr>
        <w:tc>
          <w:tcPr>
            <w:tcW w:w="9555"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70F6D617" w14:textId="77777777" w:rsidR="00967E0C" w:rsidRDefault="00072441">
            <w:pPr>
              <w:jc w:val="center"/>
            </w:pPr>
            <w:r>
              <w:rPr>
                <w:b/>
              </w:rPr>
              <w:t>Descripción de los materiales y equipos que se planean adquirir (en miles de pesos)</w:t>
            </w:r>
          </w:p>
        </w:tc>
      </w:tr>
      <w:tr w:rsidR="00967E0C" w14:paraId="6AF315FC" w14:textId="77777777">
        <w:trPr>
          <w:trHeight w:val="220"/>
          <w:jc w:val="center"/>
        </w:trPr>
        <w:tc>
          <w:tcPr>
            <w:tcW w:w="1560" w:type="dxa"/>
            <w:vMerge w:val="restart"/>
            <w:tcBorders>
              <w:top w:val="nil"/>
              <w:left w:val="single" w:sz="4" w:space="0" w:color="000000"/>
              <w:bottom w:val="single" w:sz="4" w:space="0" w:color="000000"/>
              <w:right w:val="single" w:sz="4" w:space="0" w:color="000000"/>
            </w:tcBorders>
            <w:shd w:val="clear" w:color="auto" w:fill="D9D9D9"/>
            <w:vAlign w:val="center"/>
          </w:tcPr>
          <w:p w14:paraId="77BCDC50" w14:textId="77777777" w:rsidR="00967E0C" w:rsidRDefault="00072441">
            <w:pPr>
              <w:jc w:val="center"/>
            </w:pPr>
            <w:r>
              <w:rPr>
                <w:b/>
              </w:rPr>
              <w:t>Material / equipo</w:t>
            </w:r>
          </w:p>
        </w:tc>
        <w:tc>
          <w:tcPr>
            <w:tcW w:w="2970" w:type="dxa"/>
            <w:vMerge w:val="restart"/>
            <w:tcBorders>
              <w:top w:val="nil"/>
              <w:left w:val="single" w:sz="4" w:space="0" w:color="000000"/>
              <w:bottom w:val="single" w:sz="4" w:space="0" w:color="000000"/>
              <w:right w:val="single" w:sz="4" w:space="0" w:color="000000"/>
            </w:tcBorders>
            <w:shd w:val="clear" w:color="auto" w:fill="D9D9D9"/>
            <w:vAlign w:val="center"/>
          </w:tcPr>
          <w:p w14:paraId="235CE080" w14:textId="77777777" w:rsidR="00967E0C" w:rsidRDefault="00072441">
            <w:r>
              <w:rPr>
                <w:b/>
              </w:rPr>
              <w:t>Justificación</w:t>
            </w:r>
          </w:p>
        </w:tc>
        <w:tc>
          <w:tcPr>
            <w:tcW w:w="3240" w:type="dxa"/>
            <w:gridSpan w:val="2"/>
            <w:tcBorders>
              <w:top w:val="single" w:sz="4" w:space="0" w:color="000000"/>
              <w:left w:val="nil"/>
              <w:bottom w:val="single" w:sz="4" w:space="0" w:color="000000"/>
              <w:right w:val="single" w:sz="4" w:space="0" w:color="000000"/>
            </w:tcBorders>
            <w:shd w:val="clear" w:color="auto" w:fill="D9D9D9"/>
            <w:vAlign w:val="center"/>
          </w:tcPr>
          <w:p w14:paraId="3D1D56A8" w14:textId="77777777" w:rsidR="00967E0C" w:rsidRDefault="00072441">
            <w:pPr>
              <w:jc w:val="center"/>
            </w:pPr>
            <w:r>
              <w:rPr>
                <w:b/>
              </w:rPr>
              <w:t>Recursos</w:t>
            </w:r>
          </w:p>
        </w:tc>
        <w:tc>
          <w:tcPr>
            <w:tcW w:w="1785" w:type="dxa"/>
            <w:vMerge w:val="restart"/>
            <w:tcBorders>
              <w:top w:val="nil"/>
              <w:left w:val="single" w:sz="4" w:space="0" w:color="000000"/>
              <w:bottom w:val="single" w:sz="4" w:space="0" w:color="000000"/>
              <w:right w:val="single" w:sz="4" w:space="0" w:color="000000"/>
            </w:tcBorders>
            <w:shd w:val="clear" w:color="auto" w:fill="D9D9D9"/>
            <w:vAlign w:val="center"/>
          </w:tcPr>
          <w:p w14:paraId="299241CD" w14:textId="77777777" w:rsidR="00967E0C" w:rsidRDefault="00072441">
            <w:pPr>
              <w:jc w:val="center"/>
            </w:pPr>
            <w:r>
              <w:rPr>
                <w:b/>
              </w:rPr>
              <w:t>Total</w:t>
            </w:r>
          </w:p>
        </w:tc>
      </w:tr>
      <w:tr w:rsidR="00967E0C" w14:paraId="08CA6EF7" w14:textId="77777777">
        <w:trPr>
          <w:trHeight w:val="220"/>
          <w:jc w:val="center"/>
        </w:trPr>
        <w:tc>
          <w:tcPr>
            <w:tcW w:w="1560" w:type="dxa"/>
            <w:vMerge/>
            <w:tcBorders>
              <w:top w:val="nil"/>
              <w:left w:val="single" w:sz="4" w:space="0" w:color="000000"/>
              <w:bottom w:val="single" w:sz="4" w:space="0" w:color="000000"/>
              <w:right w:val="single" w:sz="4" w:space="0" w:color="000000"/>
            </w:tcBorders>
            <w:shd w:val="clear" w:color="auto" w:fill="D9D9D9"/>
            <w:vAlign w:val="center"/>
          </w:tcPr>
          <w:p w14:paraId="0A9F4D73" w14:textId="77777777" w:rsidR="00967E0C" w:rsidRDefault="00967E0C">
            <w:pPr>
              <w:spacing w:before="0" w:line="276" w:lineRule="auto"/>
              <w:jc w:val="left"/>
            </w:pPr>
          </w:p>
        </w:tc>
        <w:tc>
          <w:tcPr>
            <w:tcW w:w="2970" w:type="dxa"/>
            <w:vMerge/>
            <w:tcBorders>
              <w:top w:val="nil"/>
              <w:left w:val="single" w:sz="4" w:space="0" w:color="000000"/>
              <w:bottom w:val="single" w:sz="4" w:space="0" w:color="000000"/>
              <w:right w:val="single" w:sz="4" w:space="0" w:color="000000"/>
            </w:tcBorders>
            <w:shd w:val="clear" w:color="auto" w:fill="D9D9D9"/>
            <w:vAlign w:val="center"/>
          </w:tcPr>
          <w:p w14:paraId="1C6AF3A5" w14:textId="77777777" w:rsidR="00967E0C" w:rsidRDefault="00967E0C">
            <w:pPr>
              <w:jc w:val="center"/>
            </w:pPr>
          </w:p>
          <w:p w14:paraId="4E11C3A1" w14:textId="77777777" w:rsidR="00967E0C" w:rsidRDefault="00967E0C">
            <w:pPr>
              <w:jc w:val="center"/>
            </w:pPr>
          </w:p>
        </w:tc>
        <w:tc>
          <w:tcPr>
            <w:tcW w:w="1545" w:type="dxa"/>
            <w:tcBorders>
              <w:top w:val="nil"/>
              <w:left w:val="nil"/>
              <w:bottom w:val="single" w:sz="4" w:space="0" w:color="000000"/>
              <w:right w:val="single" w:sz="4" w:space="0" w:color="000000"/>
            </w:tcBorders>
            <w:shd w:val="clear" w:color="auto" w:fill="D9D9D9"/>
            <w:vAlign w:val="center"/>
          </w:tcPr>
          <w:p w14:paraId="1A8AC44B" w14:textId="77777777" w:rsidR="00967E0C" w:rsidRDefault="00072441">
            <w:pPr>
              <w:jc w:val="center"/>
            </w:pPr>
            <w:r>
              <w:rPr>
                <w:b/>
              </w:rPr>
              <w:t>U.T.S *</w:t>
            </w:r>
          </w:p>
        </w:tc>
        <w:tc>
          <w:tcPr>
            <w:tcW w:w="1695" w:type="dxa"/>
            <w:tcBorders>
              <w:top w:val="nil"/>
              <w:left w:val="nil"/>
              <w:bottom w:val="single" w:sz="4" w:space="0" w:color="000000"/>
              <w:right w:val="single" w:sz="4" w:space="0" w:color="000000"/>
            </w:tcBorders>
            <w:shd w:val="clear" w:color="auto" w:fill="D9D9D9"/>
            <w:vAlign w:val="center"/>
          </w:tcPr>
          <w:p w14:paraId="58992BB0" w14:textId="77777777" w:rsidR="00967E0C" w:rsidRDefault="00072441">
            <w:pPr>
              <w:jc w:val="center"/>
            </w:pPr>
            <w:r>
              <w:rPr>
                <w:b/>
              </w:rPr>
              <w:t>Contrapartida**</w:t>
            </w:r>
          </w:p>
        </w:tc>
        <w:tc>
          <w:tcPr>
            <w:tcW w:w="1785" w:type="dxa"/>
            <w:vMerge/>
            <w:tcBorders>
              <w:top w:val="nil"/>
              <w:left w:val="single" w:sz="4" w:space="0" w:color="000000"/>
              <w:bottom w:val="single" w:sz="4" w:space="0" w:color="000000"/>
              <w:right w:val="single" w:sz="4" w:space="0" w:color="000000"/>
            </w:tcBorders>
            <w:shd w:val="clear" w:color="auto" w:fill="D9D9D9"/>
            <w:vAlign w:val="center"/>
          </w:tcPr>
          <w:p w14:paraId="072DF2DB" w14:textId="77777777" w:rsidR="00967E0C" w:rsidRDefault="00967E0C">
            <w:pPr>
              <w:jc w:val="center"/>
            </w:pPr>
          </w:p>
        </w:tc>
      </w:tr>
      <w:tr w:rsidR="00967E0C" w14:paraId="6267700B"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590F9E12" w14:textId="77777777" w:rsidR="00967E0C" w:rsidRDefault="00072441">
            <w:pPr>
              <w:jc w:val="center"/>
            </w:pPr>
            <w:r>
              <w:t>internet</w:t>
            </w:r>
          </w:p>
        </w:tc>
        <w:tc>
          <w:tcPr>
            <w:tcW w:w="2970" w:type="dxa"/>
            <w:tcBorders>
              <w:top w:val="nil"/>
              <w:left w:val="nil"/>
              <w:bottom w:val="single" w:sz="4" w:space="0" w:color="000000"/>
              <w:right w:val="single" w:sz="4" w:space="0" w:color="000000"/>
            </w:tcBorders>
            <w:vAlign w:val="center"/>
          </w:tcPr>
          <w:p w14:paraId="472FF60D" w14:textId="77777777" w:rsidR="00967E0C" w:rsidRDefault="00072441">
            <w:pPr>
              <w:jc w:val="center"/>
            </w:pPr>
            <w:r>
              <w:t xml:space="preserve">Conexión fija mensual, necesaria para la </w:t>
            </w:r>
            <w:r>
              <w:lastRenderedPageBreak/>
              <w:t>investigación bibliográfica y comunicación entre los integrantes del proyecto.</w:t>
            </w:r>
          </w:p>
        </w:tc>
        <w:tc>
          <w:tcPr>
            <w:tcW w:w="1545" w:type="dxa"/>
            <w:tcBorders>
              <w:top w:val="nil"/>
              <w:left w:val="nil"/>
              <w:bottom w:val="single" w:sz="4" w:space="0" w:color="000000"/>
              <w:right w:val="single" w:sz="4" w:space="0" w:color="000000"/>
            </w:tcBorders>
            <w:vAlign w:val="center"/>
          </w:tcPr>
          <w:p w14:paraId="15FF1E93" w14:textId="77777777" w:rsidR="00967E0C" w:rsidRDefault="00072441">
            <w:pPr>
              <w:jc w:val="center"/>
            </w:pPr>
            <w:r>
              <w:lastRenderedPageBreak/>
              <w:t>$50.000</w:t>
            </w:r>
          </w:p>
        </w:tc>
        <w:tc>
          <w:tcPr>
            <w:tcW w:w="1695" w:type="dxa"/>
            <w:tcBorders>
              <w:top w:val="nil"/>
              <w:left w:val="nil"/>
              <w:bottom w:val="single" w:sz="4" w:space="0" w:color="000000"/>
              <w:right w:val="single" w:sz="4" w:space="0" w:color="000000"/>
            </w:tcBorders>
            <w:vAlign w:val="center"/>
          </w:tcPr>
          <w:p w14:paraId="7744BCAC"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2307196F" w14:textId="77777777" w:rsidR="00967E0C" w:rsidRDefault="00072441">
            <w:pPr>
              <w:jc w:val="center"/>
            </w:pPr>
            <w:r>
              <w:t>$250.000</w:t>
            </w:r>
          </w:p>
        </w:tc>
      </w:tr>
      <w:tr w:rsidR="00967E0C" w14:paraId="4EE09114"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35424318" w14:textId="77777777" w:rsidR="00967E0C" w:rsidRDefault="00072441">
            <w:pPr>
              <w:jc w:val="center"/>
            </w:pPr>
            <w:r>
              <w:lastRenderedPageBreak/>
              <w:t xml:space="preserve">Computadores </w:t>
            </w:r>
          </w:p>
        </w:tc>
        <w:tc>
          <w:tcPr>
            <w:tcW w:w="2970" w:type="dxa"/>
            <w:tcBorders>
              <w:top w:val="nil"/>
              <w:left w:val="nil"/>
              <w:bottom w:val="single" w:sz="4" w:space="0" w:color="000000"/>
              <w:right w:val="single" w:sz="4" w:space="0" w:color="000000"/>
            </w:tcBorders>
            <w:vAlign w:val="center"/>
          </w:tcPr>
          <w:p w14:paraId="4A14B52D" w14:textId="77777777" w:rsidR="00967E0C" w:rsidRDefault="00072441">
            <w:pPr>
              <w:jc w:val="center"/>
            </w:pPr>
            <w:r>
              <w:t>Necesario para maquetar, diseñar, redactar y codificar todo recurso del proyecto.</w:t>
            </w:r>
          </w:p>
        </w:tc>
        <w:tc>
          <w:tcPr>
            <w:tcW w:w="1545" w:type="dxa"/>
            <w:tcBorders>
              <w:top w:val="nil"/>
              <w:left w:val="nil"/>
              <w:bottom w:val="single" w:sz="4" w:space="0" w:color="000000"/>
              <w:right w:val="single" w:sz="4" w:space="0" w:color="000000"/>
            </w:tcBorders>
            <w:vAlign w:val="center"/>
          </w:tcPr>
          <w:p w14:paraId="177767CD" w14:textId="77777777" w:rsidR="00967E0C" w:rsidRDefault="00072441">
            <w:pPr>
              <w:jc w:val="center"/>
            </w:pPr>
            <w:r>
              <w:t>$4´000.000</w:t>
            </w:r>
          </w:p>
        </w:tc>
        <w:tc>
          <w:tcPr>
            <w:tcW w:w="1695" w:type="dxa"/>
            <w:tcBorders>
              <w:top w:val="nil"/>
              <w:left w:val="nil"/>
              <w:bottom w:val="single" w:sz="4" w:space="0" w:color="000000"/>
              <w:right w:val="single" w:sz="4" w:space="0" w:color="000000"/>
            </w:tcBorders>
            <w:vAlign w:val="center"/>
          </w:tcPr>
          <w:p w14:paraId="5AD5DEE4"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59D4AC3D" w14:textId="77777777" w:rsidR="00967E0C" w:rsidRDefault="00072441">
            <w:pPr>
              <w:jc w:val="center"/>
            </w:pPr>
            <w:r>
              <w:t>$4´000.000</w:t>
            </w:r>
          </w:p>
        </w:tc>
      </w:tr>
      <w:tr w:rsidR="00967E0C" w14:paraId="43CD6630" w14:textId="77777777">
        <w:trPr>
          <w:trHeight w:val="220"/>
          <w:jc w:val="center"/>
        </w:trPr>
        <w:tc>
          <w:tcPr>
            <w:tcW w:w="4530" w:type="dxa"/>
            <w:gridSpan w:val="2"/>
            <w:tcBorders>
              <w:top w:val="single" w:sz="4" w:space="0" w:color="000000"/>
              <w:left w:val="single" w:sz="4" w:space="0" w:color="000000"/>
              <w:bottom w:val="single" w:sz="4" w:space="0" w:color="000000"/>
              <w:right w:val="single" w:sz="4" w:space="0" w:color="000000"/>
            </w:tcBorders>
            <w:vAlign w:val="center"/>
          </w:tcPr>
          <w:p w14:paraId="182A7BD8" w14:textId="77777777" w:rsidR="00967E0C" w:rsidRDefault="00072441">
            <w:pPr>
              <w:jc w:val="right"/>
            </w:pPr>
            <w:r>
              <w:rPr>
                <w:b/>
              </w:rPr>
              <w:t>TOTAL</w:t>
            </w:r>
          </w:p>
        </w:tc>
        <w:tc>
          <w:tcPr>
            <w:tcW w:w="1545" w:type="dxa"/>
            <w:tcBorders>
              <w:top w:val="nil"/>
              <w:left w:val="nil"/>
              <w:bottom w:val="single" w:sz="4" w:space="0" w:color="000000"/>
              <w:right w:val="single" w:sz="4" w:space="0" w:color="000000"/>
            </w:tcBorders>
            <w:vAlign w:val="center"/>
          </w:tcPr>
          <w:p w14:paraId="30DDBD33" w14:textId="77777777" w:rsidR="00967E0C" w:rsidRDefault="00072441">
            <w:pPr>
              <w:jc w:val="center"/>
            </w:pPr>
            <w:r>
              <w:t>$4´050.000</w:t>
            </w:r>
          </w:p>
        </w:tc>
        <w:tc>
          <w:tcPr>
            <w:tcW w:w="1695" w:type="dxa"/>
            <w:tcBorders>
              <w:top w:val="nil"/>
              <w:left w:val="nil"/>
              <w:bottom w:val="single" w:sz="4" w:space="0" w:color="000000"/>
              <w:right w:val="single" w:sz="4" w:space="0" w:color="000000"/>
            </w:tcBorders>
            <w:vAlign w:val="center"/>
          </w:tcPr>
          <w:p w14:paraId="45B01C0D" w14:textId="77777777" w:rsidR="00967E0C" w:rsidRDefault="00967E0C">
            <w:pPr>
              <w:jc w:val="center"/>
            </w:pPr>
          </w:p>
        </w:tc>
        <w:tc>
          <w:tcPr>
            <w:tcW w:w="1785" w:type="dxa"/>
            <w:tcBorders>
              <w:top w:val="nil"/>
              <w:left w:val="nil"/>
              <w:bottom w:val="single" w:sz="4" w:space="0" w:color="000000"/>
              <w:right w:val="single" w:sz="4" w:space="0" w:color="000000"/>
            </w:tcBorders>
            <w:vAlign w:val="center"/>
          </w:tcPr>
          <w:p w14:paraId="1031065A" w14:textId="77777777" w:rsidR="00967E0C" w:rsidRDefault="00072441">
            <w:pPr>
              <w:jc w:val="center"/>
            </w:pPr>
            <w:r>
              <w:t>$4´250.000</w:t>
            </w:r>
          </w:p>
        </w:tc>
      </w:tr>
    </w:tbl>
    <w:p w14:paraId="39D621D2" w14:textId="77777777" w:rsidR="00967E0C" w:rsidRDefault="00967E0C"/>
    <w:p w14:paraId="66DC3BB8" w14:textId="77777777" w:rsidR="00967E0C" w:rsidRDefault="00072441">
      <w:pPr>
        <w:spacing w:before="0" w:line="240" w:lineRule="auto"/>
        <w:jc w:val="center"/>
      </w:pPr>
      <w:r>
        <w:t>Fuente: Autores</w:t>
      </w:r>
      <w:r>
        <w:br w:type="page"/>
      </w:r>
    </w:p>
    <w:p w14:paraId="29EBF828" w14:textId="77777777" w:rsidR="00967E0C" w:rsidRDefault="00967E0C">
      <w:pPr>
        <w:spacing w:before="0" w:line="240" w:lineRule="auto"/>
        <w:jc w:val="center"/>
      </w:pPr>
    </w:p>
    <w:p w14:paraId="5C9BE91A" w14:textId="77777777" w:rsidR="00967E0C" w:rsidRDefault="00072441">
      <w:pPr>
        <w:spacing w:before="0" w:line="240" w:lineRule="auto"/>
        <w:jc w:val="center"/>
      </w:pPr>
      <w:r>
        <w:t>Tabla 4. Presupuesto de gastos varios</w:t>
      </w:r>
    </w:p>
    <w:tbl>
      <w:tblPr>
        <w:tblStyle w:val="a5"/>
        <w:tblW w:w="9549" w:type="dxa"/>
        <w:jc w:val="center"/>
        <w:tblInd w:w="0" w:type="dxa"/>
        <w:tblLayout w:type="fixed"/>
        <w:tblLook w:val="0000" w:firstRow="0" w:lastRow="0" w:firstColumn="0" w:lastColumn="0" w:noHBand="0" w:noVBand="0"/>
      </w:tblPr>
      <w:tblGrid>
        <w:gridCol w:w="1545"/>
        <w:gridCol w:w="2490"/>
        <w:gridCol w:w="1800"/>
        <w:gridCol w:w="1961"/>
        <w:gridCol w:w="1753"/>
      </w:tblGrid>
      <w:tr w:rsidR="00967E0C" w14:paraId="15ED4B12" w14:textId="77777777">
        <w:trPr>
          <w:trHeight w:val="260"/>
          <w:jc w:val="center"/>
        </w:trPr>
        <w:tc>
          <w:tcPr>
            <w:tcW w:w="9549"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644A6ABA" w14:textId="77777777" w:rsidR="00967E0C" w:rsidRDefault="00072441">
            <w:pPr>
              <w:jc w:val="center"/>
            </w:pPr>
            <w:r>
              <w:rPr>
                <w:b/>
              </w:rPr>
              <w:t>Descripción de los gastos varios (en miles de pesos)</w:t>
            </w:r>
          </w:p>
        </w:tc>
      </w:tr>
      <w:tr w:rsidR="00967E0C" w14:paraId="0777B0A9" w14:textId="77777777">
        <w:trPr>
          <w:trHeight w:val="260"/>
          <w:jc w:val="center"/>
        </w:trPr>
        <w:tc>
          <w:tcPr>
            <w:tcW w:w="1545" w:type="dxa"/>
            <w:vMerge w:val="restart"/>
            <w:tcBorders>
              <w:top w:val="nil"/>
              <w:left w:val="single" w:sz="4" w:space="0" w:color="000000"/>
              <w:bottom w:val="single" w:sz="4" w:space="0" w:color="000000"/>
              <w:right w:val="single" w:sz="4" w:space="0" w:color="000000"/>
            </w:tcBorders>
            <w:shd w:val="clear" w:color="auto" w:fill="D9D9D9"/>
            <w:vAlign w:val="center"/>
          </w:tcPr>
          <w:p w14:paraId="4B65C1C9" w14:textId="77777777" w:rsidR="00967E0C" w:rsidRDefault="00072441">
            <w:pPr>
              <w:jc w:val="center"/>
            </w:pPr>
            <w:r>
              <w:rPr>
                <w:b/>
              </w:rPr>
              <w:t>Varios</w:t>
            </w:r>
          </w:p>
        </w:tc>
        <w:tc>
          <w:tcPr>
            <w:tcW w:w="2490" w:type="dxa"/>
            <w:vMerge w:val="restart"/>
            <w:tcBorders>
              <w:top w:val="nil"/>
              <w:left w:val="single" w:sz="4" w:space="0" w:color="000000"/>
              <w:bottom w:val="single" w:sz="4" w:space="0" w:color="000000"/>
              <w:right w:val="single" w:sz="4" w:space="0" w:color="000000"/>
            </w:tcBorders>
            <w:shd w:val="clear" w:color="auto" w:fill="D9D9D9"/>
            <w:vAlign w:val="center"/>
          </w:tcPr>
          <w:p w14:paraId="19C82A77" w14:textId="77777777" w:rsidR="00967E0C" w:rsidRDefault="00072441">
            <w:pPr>
              <w:jc w:val="center"/>
            </w:pPr>
            <w:r>
              <w:rPr>
                <w:b/>
              </w:rPr>
              <w:t>Justificación</w:t>
            </w:r>
          </w:p>
        </w:tc>
        <w:tc>
          <w:tcPr>
            <w:tcW w:w="3761" w:type="dxa"/>
            <w:gridSpan w:val="2"/>
            <w:tcBorders>
              <w:top w:val="single" w:sz="4" w:space="0" w:color="000000"/>
              <w:left w:val="nil"/>
              <w:bottom w:val="single" w:sz="4" w:space="0" w:color="000000"/>
              <w:right w:val="single" w:sz="4" w:space="0" w:color="000000"/>
            </w:tcBorders>
            <w:shd w:val="clear" w:color="auto" w:fill="D9D9D9"/>
            <w:vAlign w:val="center"/>
          </w:tcPr>
          <w:p w14:paraId="2F11E708" w14:textId="77777777" w:rsidR="00967E0C" w:rsidRDefault="00072441">
            <w:pPr>
              <w:jc w:val="center"/>
            </w:pPr>
            <w:r>
              <w:rPr>
                <w:b/>
              </w:rPr>
              <w:t>Recursos</w:t>
            </w:r>
          </w:p>
        </w:tc>
        <w:tc>
          <w:tcPr>
            <w:tcW w:w="1753" w:type="dxa"/>
            <w:vMerge w:val="restart"/>
            <w:tcBorders>
              <w:top w:val="nil"/>
              <w:left w:val="single" w:sz="4" w:space="0" w:color="000000"/>
              <w:bottom w:val="single" w:sz="4" w:space="0" w:color="000000"/>
              <w:right w:val="single" w:sz="4" w:space="0" w:color="000000"/>
            </w:tcBorders>
            <w:shd w:val="clear" w:color="auto" w:fill="D9D9D9"/>
            <w:vAlign w:val="center"/>
          </w:tcPr>
          <w:p w14:paraId="5CD8E28A" w14:textId="77777777" w:rsidR="00967E0C" w:rsidRDefault="00072441">
            <w:pPr>
              <w:jc w:val="center"/>
            </w:pPr>
            <w:r>
              <w:rPr>
                <w:b/>
              </w:rPr>
              <w:t>Total</w:t>
            </w:r>
          </w:p>
        </w:tc>
      </w:tr>
      <w:tr w:rsidR="00967E0C" w14:paraId="373CC9C4" w14:textId="77777777">
        <w:trPr>
          <w:trHeight w:val="260"/>
          <w:jc w:val="center"/>
        </w:trPr>
        <w:tc>
          <w:tcPr>
            <w:tcW w:w="1545" w:type="dxa"/>
            <w:vMerge/>
            <w:tcBorders>
              <w:top w:val="nil"/>
              <w:left w:val="single" w:sz="4" w:space="0" w:color="000000"/>
              <w:bottom w:val="single" w:sz="4" w:space="0" w:color="000000"/>
              <w:right w:val="single" w:sz="4" w:space="0" w:color="000000"/>
            </w:tcBorders>
            <w:shd w:val="clear" w:color="auto" w:fill="D9D9D9"/>
            <w:vAlign w:val="center"/>
          </w:tcPr>
          <w:p w14:paraId="15C105C9" w14:textId="77777777" w:rsidR="00967E0C" w:rsidRDefault="00967E0C">
            <w:pPr>
              <w:spacing w:before="0" w:line="276" w:lineRule="auto"/>
              <w:jc w:val="left"/>
            </w:pPr>
          </w:p>
        </w:tc>
        <w:tc>
          <w:tcPr>
            <w:tcW w:w="2490" w:type="dxa"/>
            <w:vMerge/>
            <w:tcBorders>
              <w:top w:val="nil"/>
              <w:left w:val="single" w:sz="4" w:space="0" w:color="000000"/>
              <w:bottom w:val="single" w:sz="4" w:space="0" w:color="000000"/>
              <w:right w:val="single" w:sz="4" w:space="0" w:color="000000"/>
            </w:tcBorders>
            <w:shd w:val="clear" w:color="auto" w:fill="D9D9D9"/>
            <w:vAlign w:val="center"/>
          </w:tcPr>
          <w:p w14:paraId="2907A0F3" w14:textId="77777777" w:rsidR="00967E0C" w:rsidRDefault="00967E0C">
            <w:pPr>
              <w:jc w:val="center"/>
            </w:pPr>
          </w:p>
          <w:p w14:paraId="24B65535" w14:textId="77777777" w:rsidR="00967E0C" w:rsidRDefault="00967E0C">
            <w:pPr>
              <w:jc w:val="center"/>
            </w:pPr>
          </w:p>
        </w:tc>
        <w:tc>
          <w:tcPr>
            <w:tcW w:w="1800" w:type="dxa"/>
            <w:tcBorders>
              <w:top w:val="nil"/>
              <w:left w:val="nil"/>
              <w:bottom w:val="single" w:sz="4" w:space="0" w:color="000000"/>
              <w:right w:val="single" w:sz="4" w:space="0" w:color="000000"/>
            </w:tcBorders>
            <w:shd w:val="clear" w:color="auto" w:fill="D9D9D9"/>
            <w:vAlign w:val="center"/>
          </w:tcPr>
          <w:p w14:paraId="01EF9E4F" w14:textId="77777777" w:rsidR="00967E0C" w:rsidRDefault="00072441">
            <w:pPr>
              <w:jc w:val="center"/>
            </w:pPr>
            <w:r>
              <w:rPr>
                <w:b/>
              </w:rPr>
              <w:t>U.T.S *</w:t>
            </w:r>
          </w:p>
        </w:tc>
        <w:tc>
          <w:tcPr>
            <w:tcW w:w="1961" w:type="dxa"/>
            <w:tcBorders>
              <w:top w:val="nil"/>
              <w:left w:val="nil"/>
              <w:bottom w:val="single" w:sz="4" w:space="0" w:color="000000"/>
              <w:right w:val="single" w:sz="4" w:space="0" w:color="000000"/>
            </w:tcBorders>
            <w:shd w:val="clear" w:color="auto" w:fill="D9D9D9"/>
            <w:vAlign w:val="center"/>
          </w:tcPr>
          <w:p w14:paraId="6098FE2F" w14:textId="77777777" w:rsidR="00967E0C" w:rsidRDefault="00072441">
            <w:pPr>
              <w:jc w:val="center"/>
            </w:pPr>
            <w:r>
              <w:rPr>
                <w:b/>
              </w:rPr>
              <w:t>Contrapartida**</w:t>
            </w:r>
          </w:p>
        </w:tc>
        <w:tc>
          <w:tcPr>
            <w:tcW w:w="1753" w:type="dxa"/>
            <w:vMerge/>
            <w:tcBorders>
              <w:top w:val="nil"/>
              <w:left w:val="single" w:sz="4" w:space="0" w:color="000000"/>
              <w:bottom w:val="single" w:sz="4" w:space="0" w:color="000000"/>
              <w:right w:val="single" w:sz="4" w:space="0" w:color="000000"/>
            </w:tcBorders>
            <w:shd w:val="clear" w:color="auto" w:fill="D9D9D9"/>
            <w:vAlign w:val="center"/>
          </w:tcPr>
          <w:p w14:paraId="685C47D6" w14:textId="77777777" w:rsidR="00967E0C" w:rsidRDefault="00967E0C">
            <w:pPr>
              <w:jc w:val="center"/>
            </w:pPr>
          </w:p>
        </w:tc>
      </w:tr>
      <w:tr w:rsidR="00967E0C" w14:paraId="11431457" w14:textId="77777777">
        <w:trPr>
          <w:trHeight w:val="220"/>
          <w:jc w:val="center"/>
        </w:trPr>
        <w:tc>
          <w:tcPr>
            <w:tcW w:w="1545" w:type="dxa"/>
            <w:tcBorders>
              <w:top w:val="nil"/>
              <w:left w:val="single" w:sz="4" w:space="0" w:color="000000"/>
              <w:bottom w:val="single" w:sz="4" w:space="0" w:color="000000"/>
              <w:right w:val="single" w:sz="4" w:space="0" w:color="000000"/>
            </w:tcBorders>
            <w:vAlign w:val="center"/>
          </w:tcPr>
          <w:p w14:paraId="321522B2" w14:textId="77777777" w:rsidR="00967E0C" w:rsidRDefault="00072441">
            <w:pPr>
              <w:jc w:val="center"/>
            </w:pPr>
            <w:r>
              <w:t xml:space="preserve">Impresiones </w:t>
            </w:r>
          </w:p>
        </w:tc>
        <w:tc>
          <w:tcPr>
            <w:tcW w:w="2490" w:type="dxa"/>
            <w:tcBorders>
              <w:top w:val="nil"/>
              <w:left w:val="nil"/>
              <w:bottom w:val="single" w:sz="4" w:space="0" w:color="000000"/>
              <w:right w:val="single" w:sz="4" w:space="0" w:color="000000"/>
            </w:tcBorders>
            <w:vAlign w:val="center"/>
          </w:tcPr>
          <w:p w14:paraId="6FE0CCDF" w14:textId="77777777" w:rsidR="00967E0C" w:rsidRDefault="00072441">
            <w:pPr>
              <w:jc w:val="center"/>
            </w:pPr>
            <w:r>
              <w:t xml:space="preserve">Impresión de documentos requeridos para presentar el proyecto. </w:t>
            </w:r>
          </w:p>
        </w:tc>
        <w:tc>
          <w:tcPr>
            <w:tcW w:w="1800" w:type="dxa"/>
            <w:tcBorders>
              <w:top w:val="nil"/>
              <w:left w:val="nil"/>
              <w:bottom w:val="single" w:sz="4" w:space="0" w:color="000000"/>
              <w:right w:val="single" w:sz="4" w:space="0" w:color="000000"/>
            </w:tcBorders>
            <w:vAlign w:val="center"/>
          </w:tcPr>
          <w:p w14:paraId="1E20686C" w14:textId="77777777" w:rsidR="00967E0C" w:rsidRDefault="00072441">
            <w:pPr>
              <w:jc w:val="center"/>
            </w:pPr>
            <w:r>
              <w:t>$4.000</w:t>
            </w:r>
          </w:p>
        </w:tc>
        <w:tc>
          <w:tcPr>
            <w:tcW w:w="1961" w:type="dxa"/>
            <w:tcBorders>
              <w:top w:val="nil"/>
              <w:left w:val="nil"/>
              <w:bottom w:val="single" w:sz="4" w:space="0" w:color="000000"/>
              <w:right w:val="single" w:sz="4" w:space="0" w:color="000000"/>
            </w:tcBorders>
            <w:vAlign w:val="center"/>
          </w:tcPr>
          <w:p w14:paraId="5C52AFCE"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B2F50FE" w14:textId="77777777" w:rsidR="00967E0C" w:rsidRDefault="00072441">
            <w:pPr>
              <w:jc w:val="center"/>
            </w:pPr>
            <w:r>
              <w:t>$20.000</w:t>
            </w:r>
          </w:p>
        </w:tc>
      </w:tr>
      <w:tr w:rsidR="00967E0C" w14:paraId="6270BDC9" w14:textId="77777777">
        <w:trPr>
          <w:trHeight w:val="180"/>
          <w:jc w:val="center"/>
        </w:trPr>
        <w:tc>
          <w:tcPr>
            <w:tcW w:w="1545" w:type="dxa"/>
            <w:tcBorders>
              <w:top w:val="nil"/>
              <w:left w:val="single" w:sz="4" w:space="0" w:color="000000"/>
              <w:bottom w:val="single" w:sz="4" w:space="0" w:color="000000"/>
              <w:right w:val="single" w:sz="4" w:space="0" w:color="000000"/>
            </w:tcBorders>
            <w:vAlign w:val="center"/>
          </w:tcPr>
          <w:p w14:paraId="55700F04" w14:textId="77777777" w:rsidR="00967E0C" w:rsidRDefault="00072441">
            <w:pPr>
              <w:jc w:val="center"/>
            </w:pPr>
            <w:r>
              <w:t>Papelería</w:t>
            </w:r>
          </w:p>
        </w:tc>
        <w:tc>
          <w:tcPr>
            <w:tcW w:w="2490" w:type="dxa"/>
            <w:tcBorders>
              <w:top w:val="nil"/>
              <w:left w:val="nil"/>
              <w:bottom w:val="single" w:sz="4" w:space="0" w:color="000000"/>
              <w:right w:val="single" w:sz="4" w:space="0" w:color="000000"/>
            </w:tcBorders>
            <w:vAlign w:val="center"/>
          </w:tcPr>
          <w:p w14:paraId="46FCFC3F" w14:textId="77777777" w:rsidR="00967E0C" w:rsidRDefault="00072441">
            <w:pPr>
              <w:jc w:val="center"/>
            </w:pPr>
            <w:r>
              <w:t xml:space="preserve">Hojas, carpetas de presentación, CD </w:t>
            </w:r>
            <w:proofErr w:type="spellStart"/>
            <w:r>
              <w:t>ROMs</w:t>
            </w:r>
            <w:proofErr w:type="spellEnd"/>
            <w:r>
              <w:t>, memoria USB 8GB para presentar los documentos.</w:t>
            </w:r>
          </w:p>
        </w:tc>
        <w:tc>
          <w:tcPr>
            <w:tcW w:w="1800" w:type="dxa"/>
            <w:tcBorders>
              <w:top w:val="nil"/>
              <w:left w:val="nil"/>
              <w:bottom w:val="single" w:sz="4" w:space="0" w:color="000000"/>
              <w:right w:val="single" w:sz="4" w:space="0" w:color="000000"/>
            </w:tcBorders>
            <w:vAlign w:val="center"/>
          </w:tcPr>
          <w:p w14:paraId="7265D706" w14:textId="77777777" w:rsidR="00967E0C" w:rsidRDefault="00072441">
            <w:pPr>
              <w:jc w:val="center"/>
            </w:pPr>
            <w:r>
              <w:t>$40.000</w:t>
            </w:r>
          </w:p>
        </w:tc>
        <w:tc>
          <w:tcPr>
            <w:tcW w:w="1961" w:type="dxa"/>
            <w:tcBorders>
              <w:top w:val="nil"/>
              <w:left w:val="nil"/>
              <w:bottom w:val="single" w:sz="4" w:space="0" w:color="000000"/>
              <w:right w:val="single" w:sz="4" w:space="0" w:color="000000"/>
            </w:tcBorders>
            <w:vAlign w:val="center"/>
          </w:tcPr>
          <w:p w14:paraId="47F6EEBA"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7311EA0" w14:textId="77777777" w:rsidR="00967E0C" w:rsidRDefault="00072441">
            <w:pPr>
              <w:jc w:val="center"/>
            </w:pPr>
            <w:r>
              <w:t>$40.000</w:t>
            </w:r>
          </w:p>
        </w:tc>
      </w:tr>
      <w:tr w:rsidR="00967E0C" w14:paraId="518AD6E6" w14:textId="77777777">
        <w:trPr>
          <w:trHeight w:val="260"/>
          <w:jc w:val="center"/>
        </w:trPr>
        <w:tc>
          <w:tcPr>
            <w:tcW w:w="4035" w:type="dxa"/>
            <w:gridSpan w:val="2"/>
            <w:tcBorders>
              <w:top w:val="single" w:sz="4" w:space="0" w:color="000000"/>
              <w:left w:val="single" w:sz="4" w:space="0" w:color="000000"/>
              <w:bottom w:val="single" w:sz="4" w:space="0" w:color="000000"/>
              <w:right w:val="single" w:sz="4" w:space="0" w:color="000000"/>
            </w:tcBorders>
            <w:vAlign w:val="center"/>
          </w:tcPr>
          <w:p w14:paraId="1A2DA3CF" w14:textId="77777777" w:rsidR="00967E0C" w:rsidRDefault="00072441">
            <w:pPr>
              <w:jc w:val="right"/>
            </w:pPr>
            <w:r>
              <w:rPr>
                <w:b/>
              </w:rPr>
              <w:t>TOTAL</w:t>
            </w:r>
          </w:p>
        </w:tc>
        <w:tc>
          <w:tcPr>
            <w:tcW w:w="1800" w:type="dxa"/>
            <w:tcBorders>
              <w:top w:val="nil"/>
              <w:left w:val="nil"/>
              <w:bottom w:val="single" w:sz="4" w:space="0" w:color="000000"/>
              <w:right w:val="single" w:sz="4" w:space="0" w:color="000000"/>
            </w:tcBorders>
            <w:vAlign w:val="center"/>
          </w:tcPr>
          <w:p w14:paraId="63F2033B" w14:textId="77777777" w:rsidR="00967E0C" w:rsidRDefault="00072441">
            <w:pPr>
              <w:jc w:val="center"/>
            </w:pPr>
            <w:r>
              <w:t>$44.000</w:t>
            </w:r>
          </w:p>
        </w:tc>
        <w:tc>
          <w:tcPr>
            <w:tcW w:w="1961" w:type="dxa"/>
            <w:tcBorders>
              <w:top w:val="nil"/>
              <w:left w:val="nil"/>
              <w:bottom w:val="single" w:sz="4" w:space="0" w:color="000000"/>
              <w:right w:val="single" w:sz="4" w:space="0" w:color="000000"/>
            </w:tcBorders>
            <w:vAlign w:val="center"/>
          </w:tcPr>
          <w:p w14:paraId="5672CFC4"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0D996A2C" w14:textId="77777777" w:rsidR="00967E0C" w:rsidRDefault="00072441">
            <w:pPr>
              <w:jc w:val="center"/>
            </w:pPr>
            <w:r>
              <w:t>$60.000</w:t>
            </w:r>
          </w:p>
        </w:tc>
      </w:tr>
    </w:tbl>
    <w:p w14:paraId="5663293E" w14:textId="77777777" w:rsidR="00967E0C" w:rsidRDefault="00072441">
      <w:pPr>
        <w:jc w:val="center"/>
      </w:pPr>
      <w:r>
        <w:t>Fuente: Autores</w:t>
      </w:r>
    </w:p>
    <w:p w14:paraId="35321ABF" w14:textId="77777777" w:rsidR="00967E0C" w:rsidRDefault="00072441">
      <w:r>
        <w:t>* Los gastos UTS están contemplados dentro del inventario de equipos que ésta ya posee y de la nómina de la institución.</w:t>
      </w:r>
    </w:p>
    <w:p w14:paraId="5E38E874" w14:textId="77777777" w:rsidR="00967E0C" w:rsidRDefault="00967E0C"/>
    <w:p w14:paraId="483A8687" w14:textId="77777777" w:rsidR="00967E0C" w:rsidRDefault="00072441">
      <w:r>
        <w:t>** Los valores de contrapartida son asumidos por los proponentes del trabajo de grado.</w:t>
      </w:r>
    </w:p>
    <w:p w14:paraId="0847C176" w14:textId="77777777" w:rsidR="00967E0C" w:rsidRDefault="00967E0C"/>
    <w:p w14:paraId="43D58C3B" w14:textId="77777777" w:rsidR="00967E0C" w:rsidRDefault="00967E0C">
      <w:pPr>
        <w:jc w:val="left"/>
      </w:pPr>
      <w:bookmarkStart w:id="77" w:name="_2xcytpi" w:colFirst="0" w:colLast="0"/>
      <w:bookmarkEnd w:id="77"/>
    </w:p>
    <w:p w14:paraId="72718E65"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0970A62A" w14:textId="77777777" w:rsidR="00967E0C" w:rsidRDefault="00072441">
      <w:pPr>
        <w:pStyle w:val="Ttulo1"/>
        <w:spacing w:line="240" w:lineRule="auto"/>
        <w:ind w:left="0" w:firstLine="0"/>
        <w:contextualSpacing w:val="0"/>
      </w:pPr>
      <w:bookmarkStart w:id="78" w:name="_h2ab3thudahs" w:colFirst="0" w:colLast="0"/>
      <w:bookmarkEnd w:id="78"/>
      <w:r>
        <w:lastRenderedPageBreak/>
        <w:t>5. REFERENCIAS BIBLIOGRAFÍA</w:t>
      </w:r>
    </w:p>
    <w:p w14:paraId="72454CAE" w14:textId="77777777" w:rsidR="006C6337" w:rsidRPr="006C6337" w:rsidRDefault="006C6337" w:rsidP="006C6337"/>
    <w:p w14:paraId="649DD41A" w14:textId="0E178512" w:rsidR="00394199" w:rsidRPr="00394199" w:rsidRDefault="00B2795F" w:rsidP="00394199">
      <w:pPr>
        <w:autoSpaceDE w:val="0"/>
        <w:autoSpaceDN w:val="0"/>
        <w:adjustRightInd w:val="0"/>
        <w:spacing w:before="240" w:after="240" w:line="240" w:lineRule="auto"/>
        <w:ind w:left="480" w:hanging="480"/>
        <w:rPr>
          <w:noProof/>
        </w:rPr>
      </w:pPr>
      <w:r>
        <w:fldChar w:fldCharType="begin" w:fldLock="1"/>
      </w:r>
      <w:r w:rsidRPr="0019727F">
        <w:instrText xml:space="preserve">ADDIN Mendeley Bibliography CSL_BIBLIOGRAPHY </w:instrText>
      </w:r>
      <w:r>
        <w:fldChar w:fldCharType="separate"/>
      </w:r>
      <w:r w:rsidR="00394199" w:rsidRPr="00394199">
        <w:rPr>
          <w:noProof/>
        </w:rPr>
        <w:t>AGUADED GÓMEZ, J. I., LÓPEZ MENESES, E., &amp; DÍAZ, L. A. (n.d.). Formacion del profesorado y software social. Retrieved from http://rabida.uhu.es/dspace/bitstream/handle/10272/6218/Formacion_del_profesorado.pdf?sequence=2</w:t>
      </w:r>
    </w:p>
    <w:p w14:paraId="15DECADB"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Bermeo, H. P., González Bañales, D. L., &amp; Otálora, J. (2013). Desempeño de los sectores de alta tecnología en regiones de bajo perfil tecnológico. Una mirada al caso de la industria del software en Tolima (Colombia). </w:t>
      </w:r>
      <w:r w:rsidRPr="00394199">
        <w:rPr>
          <w:i/>
          <w:iCs/>
          <w:noProof/>
        </w:rPr>
        <w:t>POLIANTEA</w:t>
      </w:r>
      <w:r w:rsidRPr="00394199">
        <w:rPr>
          <w:noProof/>
        </w:rPr>
        <w:t xml:space="preserve">, </w:t>
      </w:r>
      <w:r w:rsidRPr="00394199">
        <w:rPr>
          <w:i/>
          <w:iCs/>
          <w:noProof/>
        </w:rPr>
        <w:t>6</w:t>
      </w:r>
      <w:r w:rsidRPr="00394199">
        <w:rPr>
          <w:noProof/>
        </w:rPr>
        <w:t>(10). https://doi.org/10.15765/plnt.v6i10.238</w:t>
      </w:r>
    </w:p>
    <w:p w14:paraId="1F18EC22"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Cordeiro, J. (2014). </w:t>
      </w:r>
      <w:r w:rsidRPr="00394199">
        <w:rPr>
          <w:i/>
          <w:iCs/>
          <w:noProof/>
        </w:rPr>
        <w:t>Apuntes de Ciencia &amp;amp; Sociedad.</w:t>
      </w:r>
      <w:r w:rsidRPr="00394199">
        <w:rPr>
          <w:noProof/>
        </w:rPr>
        <w:t xml:space="preserve"> </w:t>
      </w:r>
      <w:r w:rsidRPr="00394199">
        <w:rPr>
          <w:i/>
          <w:iCs/>
          <w:noProof/>
        </w:rPr>
        <w:t>Apuntes de Ciencia &amp; Sociedad</w:t>
      </w:r>
      <w:r w:rsidRPr="00394199">
        <w:rPr>
          <w:noProof/>
        </w:rPr>
        <w:t xml:space="preserve"> (Vol. 4). Retrieved from http://journals.continental.edu.pe/index.php/apuntes/article/view/255/279</w:t>
      </w:r>
    </w:p>
    <w:p w14:paraId="1A278D26"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Gimenez de Litebi Aznar, J. (2010). Muy breve historia del software. Retrieved July 2, 2017, from http://www.itespresso.es/muy-breve-historia-del-software-45687.html</w:t>
      </w:r>
    </w:p>
    <w:p w14:paraId="7A5EB881"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Kraffczyk, J. F. F. (2003). Realidad virtual aplicada al tratamiento del trastorno de lateralidad y ubicacion espacial. Retrieved from http://catarina.udlap.mx/u_dl_a/tales/documentos/lis/fuentes_k_jf/</w:t>
      </w:r>
    </w:p>
    <w:p w14:paraId="1ED91491"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Lugo Silva, C., &amp; López García, S. (2013). </w:t>
      </w:r>
      <w:r w:rsidRPr="00394199">
        <w:rPr>
          <w:i/>
          <w:iCs/>
          <w:noProof/>
        </w:rPr>
        <w:t>Informador técnico</w:t>
      </w:r>
      <w:r w:rsidRPr="00394199">
        <w:rPr>
          <w:noProof/>
        </w:rPr>
        <w:t xml:space="preserve">. </w:t>
      </w:r>
      <w:r w:rsidRPr="00394199">
        <w:rPr>
          <w:i/>
          <w:iCs/>
          <w:noProof/>
        </w:rPr>
        <w:t>Informador técnico, ISSN 0122-056X, ISSN-e 2256-5035, N</w:t>
      </w:r>
      <w:r w:rsidRPr="00394199">
        <w:rPr>
          <w:i/>
          <w:iCs/>
          <w:noProof/>
          <w:vertAlign w:val="superscript"/>
        </w:rPr>
        <w:t>o</w:t>
      </w:r>
      <w:r w:rsidRPr="00394199">
        <w:rPr>
          <w:i/>
          <w:iCs/>
          <w:noProof/>
        </w:rPr>
        <w:t>. 77, 2, 2013, págs. 192-200</w:t>
      </w:r>
      <w:r w:rsidRPr="00394199">
        <w:rPr>
          <w:noProof/>
        </w:rPr>
        <w:t>. Centro Nacional de Asistencia Técnica a la Industria, ASTIN-SENA. Retrieved from https://dialnet.unirioja.es/servlet/articulo?codigo=4560567</w:t>
      </w:r>
    </w:p>
    <w:p w14:paraId="08F6C124"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lastRenderedPageBreak/>
        <w:t>Majó, Joan, M., &amp; Pere. (2001). La revolución educativa en la era de Internet. Retrieved from http://portal.cuc.edu.ve/upc/PNFT/TC/La revolucion educativa en la era de Internet.pdf</w:t>
      </w:r>
    </w:p>
    <w:p w14:paraId="7D5C39F9"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14:paraId="5628F2A0"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Morato, M. (2016). Empieza bien el 2016: sumérgete en la revolución del software. Retrieved July 2, 2017, from https://www.fayerwayer.com/2016/01/empieza-bien-el-2016-sumergete-en-la-revolucion-del-software/</w:t>
      </w:r>
    </w:p>
    <w:p w14:paraId="7BF0D6FD"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Neumann, P. G. (1993). The Role Of Software Engineering. </w:t>
      </w:r>
      <w:r w:rsidRPr="00394199">
        <w:rPr>
          <w:i/>
          <w:iCs/>
          <w:noProof/>
        </w:rPr>
        <w:t>Communications of the ACM</w:t>
      </w:r>
      <w:r w:rsidRPr="00394199">
        <w:rPr>
          <w:noProof/>
        </w:rPr>
        <w:t xml:space="preserve">, </w:t>
      </w:r>
      <w:r w:rsidRPr="00394199">
        <w:rPr>
          <w:i/>
          <w:iCs/>
          <w:noProof/>
        </w:rPr>
        <w:t>36</w:t>
      </w:r>
      <w:r w:rsidRPr="00394199">
        <w:rPr>
          <w:noProof/>
        </w:rPr>
        <w:t>(5), 114. https://doi.org/10.1145/155049.214836</w:t>
      </w:r>
    </w:p>
    <w:p w14:paraId="61749335"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040364A"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erez Garcia, A. (2006). JSF - Java Server Faces. Retrieved July 2, 2017, from https://desarrolloweb.com/articulos/2380.php</w:t>
      </w:r>
    </w:p>
    <w:p w14:paraId="4A6F8D26"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Políticas de Privacidad y Condiciones de Uso. (n.d.). Retrieved from http://www.mintic.gov.co/portal/604/w3-article-2627.html</w:t>
      </w:r>
    </w:p>
    <w:p w14:paraId="3486C399"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Pressman, R. S. (2009). </w:t>
      </w:r>
      <w:r w:rsidRPr="00394199">
        <w:rPr>
          <w:i/>
          <w:iCs/>
          <w:noProof/>
        </w:rPr>
        <w:t>Software Engineering 7th Edition</w:t>
      </w:r>
      <w:r w:rsidRPr="00394199">
        <w:rPr>
          <w:noProof/>
        </w:rPr>
        <w:t xml:space="preserve">. </w:t>
      </w:r>
      <w:r w:rsidRPr="00394199">
        <w:rPr>
          <w:i/>
          <w:iCs/>
          <w:noProof/>
        </w:rPr>
        <w:t>Software Quality Engineering: A Practitioner’s Approach</w:t>
      </w:r>
      <w:r w:rsidRPr="00394199">
        <w:rPr>
          <w:noProof/>
        </w:rPr>
        <w:t xml:space="preserve"> (Vol. 9781118592).</w:t>
      </w:r>
    </w:p>
    <w:p w14:paraId="310A816D"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lastRenderedPageBreak/>
        <w:t>Risen, J. (2013). Un “software” revolucionario que revela los secretos de las grandes bases de datos | Internacional | EL PAÍS. Retrieved July 2, 2017, from http://internacional.elpais.com/internacional/2013/06/10/actualidad/1370853710_349931.html</w:t>
      </w:r>
    </w:p>
    <w:p w14:paraId="7B13F8F4"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Rodríguez Bello, D. L., &amp; Valero Sánchez, D. A. (2015). Adaptación de una solución de software libre para el control y monitoreo de traslado. </w:t>
      </w:r>
      <w:r w:rsidRPr="00394199">
        <w:rPr>
          <w:i/>
          <w:iCs/>
          <w:noProof/>
        </w:rPr>
        <w:t>reponame:Repositorio Institucional Universidad Santo Tomás</w:t>
      </w:r>
      <w:r w:rsidRPr="00394199">
        <w:rPr>
          <w:noProof/>
        </w:rPr>
        <w:t>. Retrieved from http://repository.usta.edu.co/handle/11634/391</w:t>
      </w:r>
    </w:p>
    <w:p w14:paraId="484297FC" w14:textId="77777777" w:rsidR="00394199" w:rsidRPr="00394199" w:rsidRDefault="00394199" w:rsidP="00394199">
      <w:pPr>
        <w:autoSpaceDE w:val="0"/>
        <w:autoSpaceDN w:val="0"/>
        <w:adjustRightInd w:val="0"/>
        <w:spacing w:before="240" w:after="240" w:line="240" w:lineRule="auto"/>
        <w:ind w:left="480" w:hanging="480"/>
        <w:rPr>
          <w:noProof/>
        </w:rPr>
      </w:pPr>
      <w:r w:rsidRPr="00394199">
        <w:rPr>
          <w:noProof/>
        </w:rPr>
        <w:t xml:space="preserve">Sommerville, I. (2005). Ingeniería del software. </w:t>
      </w:r>
      <w:r w:rsidRPr="00394199">
        <w:rPr>
          <w:i/>
          <w:iCs/>
          <w:noProof/>
        </w:rPr>
        <w:t>Danielr.Obolog.Es</w:t>
      </w:r>
      <w:r w:rsidRPr="00394199">
        <w:rPr>
          <w:noProof/>
        </w:rPr>
        <w:t>. https://doi.org/http://zeus.inf.ucv.cl/~bcrawford/Modelado%20UML/Ingenieria%20del%20Software%207ma.%20Ed.%20-%20Ian%20Sommerville.pdf</w:t>
      </w:r>
    </w:p>
    <w:p w14:paraId="73807A2C" w14:textId="040DFA12" w:rsidR="00967E0C" w:rsidRDefault="00B2795F" w:rsidP="00394199">
      <w:pPr>
        <w:autoSpaceDE w:val="0"/>
        <w:autoSpaceDN w:val="0"/>
        <w:adjustRightInd w:val="0"/>
        <w:spacing w:before="240" w:after="240" w:line="240" w:lineRule="auto"/>
        <w:ind w:left="480" w:hanging="480"/>
      </w:pPr>
      <w:r>
        <w:fldChar w:fldCharType="end"/>
      </w:r>
      <w:r w:rsidR="00072441">
        <w:rPr>
          <w:rFonts w:ascii="Verdana" w:eastAsia="Verdana" w:hAnsi="Verdana" w:cs="Verdana"/>
          <w:highlight w:val="white"/>
        </w:rPr>
        <w:t xml:space="preserve">Ríos Morales, </w:t>
      </w:r>
      <w:proofErr w:type="spellStart"/>
      <w:r w:rsidR="00072441">
        <w:rPr>
          <w:rFonts w:ascii="Verdana" w:eastAsia="Verdana" w:hAnsi="Verdana" w:cs="Verdana"/>
          <w:highlight w:val="white"/>
        </w:rPr>
        <w:t>Hector</w:t>
      </w:r>
      <w:proofErr w:type="spellEnd"/>
      <w:r w:rsidR="00072441">
        <w:rPr>
          <w:rFonts w:ascii="Verdana" w:eastAsia="Verdana" w:hAnsi="Verdana" w:cs="Verdana"/>
          <w:highlight w:val="white"/>
        </w:rPr>
        <w:t xml:space="preserve"> </w:t>
      </w:r>
      <w:proofErr w:type="spellStart"/>
      <w:r w:rsidR="00072441">
        <w:rPr>
          <w:rFonts w:ascii="Verdana" w:eastAsia="Verdana" w:hAnsi="Verdana" w:cs="Verdana"/>
          <w:highlight w:val="white"/>
        </w:rPr>
        <w:t>Fernely</w:t>
      </w:r>
      <w:proofErr w:type="spellEnd"/>
      <w:r w:rsidR="00072441">
        <w:t xml:space="preserve">; </w:t>
      </w:r>
      <w:r w:rsidR="00072441">
        <w:rPr>
          <w:rFonts w:ascii="Verdana" w:eastAsia="Verdana" w:hAnsi="Verdana" w:cs="Verdana"/>
          <w:highlight w:val="white"/>
        </w:rPr>
        <w:t xml:space="preserve">Zambrano Villar, Fernando </w:t>
      </w:r>
      <w:proofErr w:type="spellStart"/>
      <w:r w:rsidR="00072441">
        <w:rPr>
          <w:rFonts w:ascii="Verdana" w:eastAsia="Verdana" w:hAnsi="Verdana" w:cs="Verdana"/>
          <w:highlight w:val="white"/>
        </w:rPr>
        <w:t>Andres</w:t>
      </w:r>
      <w:proofErr w:type="spellEnd"/>
      <w:r w:rsidR="00072441">
        <w:t xml:space="preserve">. (2012, </w:t>
      </w:r>
      <w:proofErr w:type="spellStart"/>
      <w:r w:rsidR="00072441">
        <w:t>December</w:t>
      </w:r>
      <w:proofErr w:type="spellEnd"/>
      <w:r w:rsidR="00072441">
        <w:t xml:space="preserve"> 20). Sistema de Información para el soporte de la solicitud de asignación de citas a los servicios integrales de salud ofrecidos por la división de bienestar universitario. </w:t>
      </w:r>
      <w:proofErr w:type="spellStart"/>
      <w:r w:rsidR="00072441">
        <w:t>Retrieved</w:t>
      </w:r>
      <w:proofErr w:type="spellEnd"/>
      <w:r w:rsidR="00072441">
        <w:t xml:space="preserve"> </w:t>
      </w:r>
      <w:proofErr w:type="spellStart"/>
      <w:r w:rsidR="00072441">
        <w:t>April</w:t>
      </w:r>
      <w:proofErr w:type="spellEnd"/>
      <w:r w:rsidR="00072441">
        <w:t xml:space="preserve"> 23, 2017, </w:t>
      </w:r>
      <w:proofErr w:type="spellStart"/>
      <w:r w:rsidR="00072441">
        <w:t>from</w:t>
      </w:r>
      <w:proofErr w:type="spellEnd"/>
      <w:r w:rsidR="00072441">
        <w:t xml:space="preserve"> </w:t>
      </w:r>
      <w:hyperlink r:id="rId14">
        <w:r w:rsidR="00072441">
          <w:rPr>
            <w:color w:val="1155CC"/>
            <w:u w:val="single"/>
          </w:rPr>
          <w:t>http://hdl.handle.net/10915/23137</w:t>
        </w:r>
      </w:hyperlink>
      <w:r w:rsidR="00072441">
        <w:rPr>
          <w:smallCaps/>
        </w:rPr>
        <w:t xml:space="preserve"> </w:t>
      </w:r>
    </w:p>
    <w:p w14:paraId="22DBE684" w14:textId="1A88CE30" w:rsidR="00967E0C" w:rsidRDefault="00072441" w:rsidP="00394199">
      <w:pPr>
        <w:tabs>
          <w:tab w:val="clear" w:pos="80"/>
          <w:tab w:val="left" w:pos="426"/>
        </w:tabs>
        <w:spacing w:before="0" w:line="276" w:lineRule="auto"/>
        <w:ind w:left="426" w:hanging="426"/>
        <w:rPr>
          <w:color w:val="1155CC"/>
          <w:u w:val="single"/>
          <w:lang w:val="en-US"/>
        </w:rPr>
      </w:pPr>
      <w:proofErr w:type="gramStart"/>
      <w:r>
        <w:rPr>
          <w:rFonts w:ascii="Verdana" w:eastAsia="Verdana" w:hAnsi="Verdana" w:cs="Verdana"/>
          <w:highlight w:val="white"/>
        </w:rPr>
        <w:t>Barrios</w:t>
      </w:r>
      <w:r w:rsidR="00394199">
        <w:rPr>
          <w:rFonts w:ascii="Verdana" w:eastAsia="Verdana" w:hAnsi="Verdana" w:cs="Verdana"/>
          <w:highlight w:val="white"/>
        </w:rPr>
        <w:t xml:space="preserve"> </w:t>
      </w:r>
      <w:r>
        <w:rPr>
          <w:rFonts w:ascii="Verdana" w:eastAsia="Verdana" w:hAnsi="Verdana" w:cs="Verdana"/>
          <w:highlight w:val="white"/>
        </w:rPr>
        <w:t>Molano</w:t>
      </w:r>
      <w:proofErr w:type="gramEnd"/>
      <w:r>
        <w:rPr>
          <w:rFonts w:ascii="Verdana" w:eastAsia="Verdana" w:hAnsi="Verdana" w:cs="Verdana"/>
          <w:highlight w:val="white"/>
        </w:rPr>
        <w:t xml:space="preserve">, </w:t>
      </w:r>
      <w:proofErr w:type="spellStart"/>
      <w:r>
        <w:rPr>
          <w:rFonts w:ascii="Verdana" w:eastAsia="Verdana" w:hAnsi="Verdana" w:cs="Verdana"/>
          <w:highlight w:val="white"/>
        </w:rPr>
        <w:t>Hector</w:t>
      </w:r>
      <w:proofErr w:type="spellEnd"/>
      <w:r>
        <w:rPr>
          <w:rFonts w:ascii="Verdana" w:eastAsia="Verdana" w:hAnsi="Verdana" w:cs="Verdana"/>
          <w:highlight w:val="white"/>
        </w:rPr>
        <w:t xml:space="preserve"> Emilio</w:t>
      </w:r>
      <w:r>
        <w:t xml:space="preserve">. (2012, </w:t>
      </w:r>
      <w:proofErr w:type="spellStart"/>
      <w:r>
        <w:t>December</w:t>
      </w:r>
      <w:proofErr w:type="spellEnd"/>
      <w:r>
        <w:t xml:space="preserve"> 19). </w:t>
      </w:r>
      <w:r>
        <w:rPr>
          <w:highlight w:val="white"/>
        </w:rPr>
        <w:t xml:space="preserve">Construcción de una herramienta software para mejoramiento del posicionamiento de pozos en el desarrollo de un campo maduro de hidrocarburos usando </w:t>
      </w:r>
      <w:proofErr w:type="spellStart"/>
      <w:r>
        <w:rPr>
          <w:highlight w:val="white"/>
        </w:rPr>
        <w:t>neuromodulación</w:t>
      </w:r>
      <w:proofErr w:type="spellEnd"/>
      <w:r>
        <w:t xml:space="preserve">. </w:t>
      </w:r>
      <w:r w:rsidRPr="00E96BD9">
        <w:rPr>
          <w:lang w:val="en-US"/>
        </w:rPr>
        <w:t xml:space="preserve">Retrieved April 24, 2017, from </w:t>
      </w:r>
      <w:hyperlink r:id="rId15">
        <w:r w:rsidRPr="00E96BD9">
          <w:rPr>
            <w:color w:val="1155CC"/>
            <w:u w:val="single"/>
            <w:lang w:val="en-US"/>
          </w:rPr>
          <w:t>http://hdl.handle.net/123456789/778</w:t>
        </w:r>
      </w:hyperlink>
    </w:p>
    <w:p w14:paraId="3591D85E" w14:textId="77777777" w:rsidR="00394199" w:rsidRPr="00E96BD9" w:rsidRDefault="00394199" w:rsidP="00394199">
      <w:pPr>
        <w:tabs>
          <w:tab w:val="clear" w:pos="80"/>
          <w:tab w:val="left" w:pos="426"/>
        </w:tabs>
        <w:spacing w:before="0" w:line="276" w:lineRule="auto"/>
        <w:ind w:left="426" w:hanging="426"/>
        <w:rPr>
          <w:lang w:val="en-US"/>
        </w:rPr>
      </w:pPr>
    </w:p>
    <w:p w14:paraId="4AF5D7FE" w14:textId="53C88A24" w:rsidR="00CB0F2E" w:rsidRDefault="00CB0F2E" w:rsidP="00CB0F2E">
      <w:pPr>
        <w:pStyle w:val="Ttulo1"/>
      </w:pPr>
    </w:p>
    <w:p w14:paraId="0528D4EB" w14:textId="77777777" w:rsidR="00CB0F2E" w:rsidRDefault="00CB0F2E">
      <w:pPr>
        <w:spacing w:before="0" w:line="480" w:lineRule="auto"/>
        <w:rPr>
          <w:color w:val="313131"/>
          <w:highlight w:val="white"/>
        </w:rPr>
      </w:pPr>
    </w:p>
    <w:p w14:paraId="746812A9" w14:textId="77777777" w:rsidR="00967E0C" w:rsidRDefault="00967E0C">
      <w:pPr>
        <w:spacing w:before="0" w:line="480" w:lineRule="auto"/>
        <w:rPr>
          <w:color w:val="313131"/>
          <w:highlight w:val="white"/>
        </w:rPr>
      </w:pPr>
    </w:p>
    <w:sectPr w:rsidR="00967E0C">
      <w:type w:val="continuous"/>
      <w:pgSz w:w="12240" w:h="15840"/>
      <w:pgMar w:top="2268" w:right="1134"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esith Valencia" w:date="2017-05-04T08:43:00Z" w:initials="">
    <w:p w14:paraId="4DBCCED9" w14:textId="77777777" w:rsidR="00B1454C" w:rsidRDefault="00B1454C">
      <w:pPr>
        <w:spacing w:before="0" w:line="240" w:lineRule="auto"/>
        <w:jc w:val="left"/>
        <w:rPr>
          <w:sz w:val="22"/>
          <w:szCs w:val="22"/>
        </w:rPr>
      </w:pPr>
      <w:r>
        <w:rPr>
          <w:sz w:val="22"/>
          <w:szCs w:val="22"/>
        </w:rPr>
        <w:t>Por favor no borren los comentarios, para acordarme la próxima vez que les revise lo que he revisado y lo que hay que revisar</w:t>
      </w:r>
    </w:p>
  </w:comment>
  <w:comment w:id="16" w:author="Yesith Valencia" w:date="2017-05-04T08:19:00Z" w:initials="">
    <w:p w14:paraId="5F583844" w14:textId="77777777" w:rsidR="00B1454C" w:rsidRDefault="00B1454C">
      <w:pPr>
        <w:spacing w:before="0" w:line="240" w:lineRule="auto"/>
        <w:jc w:val="left"/>
        <w:rPr>
          <w:sz w:val="22"/>
          <w:szCs w:val="22"/>
        </w:rPr>
      </w:pPr>
      <w:r>
        <w:rPr>
          <w:sz w:val="22"/>
          <w:szCs w:val="22"/>
        </w:rPr>
        <w:t>Referencias</w:t>
      </w:r>
    </w:p>
  </w:comment>
  <w:comment w:id="17" w:author="Yesith Valencia" w:date="2017-05-04T08:20:00Z" w:initials="">
    <w:p w14:paraId="567375F3" w14:textId="77777777" w:rsidR="00B1454C" w:rsidRDefault="00B1454C">
      <w:pPr>
        <w:spacing w:before="0" w:line="240" w:lineRule="auto"/>
        <w:jc w:val="left"/>
        <w:rPr>
          <w:sz w:val="22"/>
          <w:szCs w:val="22"/>
        </w:rPr>
      </w:pPr>
      <w:r>
        <w:rPr>
          <w:sz w:val="22"/>
          <w:szCs w:val="22"/>
        </w:rPr>
        <w:t>Referencias: Se podría hacer una encuesta aplicada a los estudiantes donde se pida que califiquen los servicios de información de las UTS, con el fin de justificar esta frase y el proyecto en general</w:t>
      </w:r>
    </w:p>
  </w:comment>
  <w:comment w:id="18" w:author="Yesith Valencia" w:date="2017-05-04T08:20:00Z" w:initials="">
    <w:p w14:paraId="2680BEAD" w14:textId="77777777" w:rsidR="00B1454C" w:rsidRDefault="00B1454C">
      <w:pPr>
        <w:spacing w:before="0" w:line="240" w:lineRule="auto"/>
        <w:jc w:val="left"/>
        <w:rPr>
          <w:sz w:val="22"/>
          <w:szCs w:val="22"/>
        </w:rPr>
      </w:pPr>
      <w:r>
        <w:rPr>
          <w:sz w:val="22"/>
          <w:szCs w:val="22"/>
        </w:rPr>
        <w:t>También se podría hacer lo mismo para los profesores</w:t>
      </w:r>
    </w:p>
  </w:comment>
  <w:comment w:id="22" w:author="Yesith Valencia" w:date="2017-05-22T22:25:00Z" w:initials="">
    <w:p w14:paraId="341FACB1" w14:textId="77777777" w:rsidR="00B1454C" w:rsidRDefault="00B1454C">
      <w:pPr>
        <w:spacing w:before="0" w:line="240" w:lineRule="auto"/>
        <w:jc w:val="left"/>
        <w:rPr>
          <w:sz w:val="22"/>
          <w:szCs w:val="22"/>
        </w:rPr>
      </w:pPr>
      <w:r>
        <w:rPr>
          <w:sz w:val="22"/>
          <w:szCs w:val="22"/>
        </w:rPr>
        <w:t>Poner como referencia la encuesta y/o entrevistas que se deben hacer a los docentes</w:t>
      </w:r>
    </w:p>
  </w:comment>
  <w:comment w:id="23" w:author="Yesith Valencia" w:date="2017-05-21T20:22:00Z" w:initials="">
    <w:p w14:paraId="3E30E4D5" w14:textId="77777777" w:rsidR="00B1454C" w:rsidRDefault="00B1454C">
      <w:pPr>
        <w:spacing w:before="0" w:line="240" w:lineRule="auto"/>
        <w:jc w:val="left"/>
        <w:rPr>
          <w:sz w:val="22"/>
          <w:szCs w:val="22"/>
        </w:rPr>
      </w:pPr>
      <w:r>
        <w:rPr>
          <w:sz w:val="22"/>
          <w:szCs w:val="22"/>
        </w:rPr>
        <w:t>???</w:t>
      </w:r>
    </w:p>
  </w:comment>
  <w:comment w:id="24" w:author="Elkin Murillo" w:date="2017-05-22T22:25:00Z" w:initials="">
    <w:p w14:paraId="74C793BF" w14:textId="77777777" w:rsidR="00B1454C" w:rsidRDefault="00B1454C">
      <w:pPr>
        <w:spacing w:before="0" w:line="240" w:lineRule="auto"/>
        <w:jc w:val="left"/>
        <w:rPr>
          <w:sz w:val="22"/>
          <w:szCs w:val="22"/>
        </w:rPr>
      </w:pPr>
      <w:r>
        <w:rPr>
          <w:sz w:val="22"/>
          <w:szCs w:val="22"/>
        </w:rPr>
        <w:t>listo</w:t>
      </w:r>
    </w:p>
  </w:comment>
  <w:comment w:id="26" w:author="Yesith Valencia" w:date="2017-05-22T22:17:00Z" w:initials="">
    <w:p w14:paraId="277BF475" w14:textId="77777777" w:rsidR="00B1454C" w:rsidRDefault="00B1454C">
      <w:pPr>
        <w:spacing w:before="0" w:line="240" w:lineRule="auto"/>
        <w:jc w:val="left"/>
        <w:rPr>
          <w:sz w:val="22"/>
          <w:szCs w:val="22"/>
        </w:rPr>
      </w:pPr>
      <w:r>
        <w:rPr>
          <w:sz w:val="22"/>
          <w:szCs w:val="22"/>
        </w:rPr>
        <w:t xml:space="preserve">Hacer un comentario tratando de explicar </w:t>
      </w:r>
      <w:proofErr w:type="spellStart"/>
      <w:r>
        <w:rPr>
          <w:sz w:val="22"/>
          <w:szCs w:val="22"/>
        </w:rPr>
        <w:t>como</w:t>
      </w:r>
      <w:proofErr w:type="spellEnd"/>
      <w:r>
        <w:rPr>
          <w:sz w:val="22"/>
          <w:szCs w:val="22"/>
        </w:rPr>
        <w:t xml:space="preserve"> se lee el árbol y lo que significa</w:t>
      </w:r>
    </w:p>
  </w:comment>
  <w:comment w:id="27" w:author="Yesith Valencia" w:date="2017-05-21T20:22:00Z" w:initials="">
    <w:p w14:paraId="595DFFE6" w14:textId="77777777" w:rsidR="00B1454C" w:rsidRDefault="00B1454C">
      <w:pPr>
        <w:spacing w:before="0" w:line="240" w:lineRule="auto"/>
        <w:jc w:val="left"/>
        <w:rPr>
          <w:sz w:val="22"/>
          <w:szCs w:val="22"/>
        </w:rPr>
      </w:pPr>
      <w:r>
        <w:rPr>
          <w:sz w:val="22"/>
          <w:szCs w:val="22"/>
        </w:rPr>
        <w:t>????</w:t>
      </w:r>
    </w:p>
  </w:comment>
  <w:comment w:id="28" w:author="Elkin Murillo" w:date="2017-05-22T22:17:00Z" w:initials="">
    <w:p w14:paraId="062EFAC4" w14:textId="77777777" w:rsidR="00B1454C" w:rsidRDefault="00B1454C">
      <w:pPr>
        <w:spacing w:before="0" w:line="240" w:lineRule="auto"/>
        <w:jc w:val="left"/>
        <w:rPr>
          <w:sz w:val="22"/>
          <w:szCs w:val="22"/>
        </w:rPr>
      </w:pPr>
      <w:r>
        <w:rPr>
          <w:sz w:val="22"/>
          <w:szCs w:val="22"/>
        </w:rPr>
        <w:t>listo</w:t>
      </w:r>
    </w:p>
  </w:comment>
  <w:comment w:id="30" w:author="Yesith Valencia" w:date="2017-05-22T22:26:00Z" w:initials="">
    <w:p w14:paraId="5356ED5F" w14:textId="77777777" w:rsidR="00B1454C" w:rsidRDefault="00B1454C">
      <w:pPr>
        <w:spacing w:before="0" w:line="240" w:lineRule="auto"/>
        <w:jc w:val="left"/>
        <w:rPr>
          <w:sz w:val="22"/>
          <w:szCs w:val="22"/>
        </w:rPr>
      </w:pPr>
      <w:r>
        <w:rPr>
          <w:sz w:val="22"/>
          <w:szCs w:val="22"/>
        </w:rPr>
        <w:t>Traten de que todo párrafo de Justificación tenga una evidencia, sobre la cual ustedes se apoyan para dar dicha justificación</w:t>
      </w:r>
    </w:p>
  </w:comment>
  <w:comment w:id="31" w:author="Elkin Murillo" w:date="2017-05-22T22:26:00Z" w:initials="">
    <w:p w14:paraId="48DD29E1" w14:textId="77777777" w:rsidR="00B1454C" w:rsidRDefault="00B1454C">
      <w:pPr>
        <w:spacing w:before="0" w:line="240" w:lineRule="auto"/>
        <w:jc w:val="left"/>
        <w:rPr>
          <w:sz w:val="22"/>
          <w:szCs w:val="22"/>
        </w:rPr>
      </w:pPr>
      <w:r>
        <w:rPr>
          <w:sz w:val="22"/>
          <w:szCs w:val="22"/>
        </w:rPr>
        <w:t xml:space="preserve">listo, en el </w:t>
      </w:r>
      <w:proofErr w:type="spellStart"/>
      <w:r>
        <w:rPr>
          <w:sz w:val="22"/>
          <w:szCs w:val="22"/>
        </w:rPr>
        <w:t>parrafo</w:t>
      </w:r>
      <w:proofErr w:type="spellEnd"/>
      <w:r>
        <w:rPr>
          <w:sz w:val="22"/>
          <w:szCs w:val="22"/>
        </w:rPr>
        <w:t xml:space="preserve"> se agrego acerca de la </w:t>
      </w:r>
      <w:proofErr w:type="spellStart"/>
      <w:r>
        <w:rPr>
          <w:sz w:val="22"/>
          <w:szCs w:val="22"/>
        </w:rPr>
        <w:t>entevista</w:t>
      </w:r>
      <w:proofErr w:type="spellEnd"/>
    </w:p>
  </w:comment>
  <w:comment w:id="47" w:author="Yesith Valencia" w:date="2017-05-21T20:26:00Z" w:initials="">
    <w:p w14:paraId="679C8ACE" w14:textId="77777777" w:rsidR="00B1454C" w:rsidRDefault="00B1454C">
      <w:pPr>
        <w:spacing w:before="0" w:line="240" w:lineRule="auto"/>
        <w:jc w:val="left"/>
        <w:rPr>
          <w:sz w:val="22"/>
          <w:szCs w:val="22"/>
        </w:rPr>
      </w:pPr>
      <w:r>
        <w:rPr>
          <w:sz w:val="22"/>
          <w:szCs w:val="22"/>
        </w:rPr>
        <w:t>También pongan beneficios para los demás administrativos: secretaria, coordinadora, director de facultad....</w:t>
      </w:r>
    </w:p>
    <w:p w14:paraId="7B85FA84" w14:textId="77777777" w:rsidR="00B1454C" w:rsidRDefault="00B1454C">
      <w:pPr>
        <w:spacing w:before="0" w:line="240" w:lineRule="auto"/>
        <w:jc w:val="left"/>
        <w:rPr>
          <w:sz w:val="22"/>
          <w:szCs w:val="22"/>
        </w:rPr>
      </w:pPr>
      <w:r>
        <w:rPr>
          <w:sz w:val="22"/>
          <w:szCs w:val="22"/>
        </w:rPr>
        <w:t>Sería bueno también hacerles una entrevista a estos actores para reforzar la justificación</w:t>
      </w:r>
    </w:p>
  </w:comment>
  <w:comment w:id="48" w:author="Elkin Murillo" w:date="2017-05-05T19:27:00Z" w:initials="">
    <w:p w14:paraId="5DE8998E" w14:textId="77777777" w:rsidR="00B1454C" w:rsidRDefault="00B1454C">
      <w:pPr>
        <w:spacing w:before="0" w:line="240" w:lineRule="auto"/>
        <w:jc w:val="left"/>
        <w:rPr>
          <w:sz w:val="22"/>
          <w:szCs w:val="22"/>
        </w:rPr>
      </w:pPr>
      <w:r>
        <w:rPr>
          <w:sz w:val="22"/>
          <w:szCs w:val="22"/>
        </w:rPr>
        <w:t xml:space="preserve">No creo que nos alcance el tiempo para hacer la encuesta, por otro lado, eso no </w:t>
      </w:r>
      <w:proofErr w:type="spellStart"/>
      <w:r>
        <w:rPr>
          <w:sz w:val="22"/>
          <w:szCs w:val="22"/>
        </w:rPr>
        <w:t>seria</w:t>
      </w:r>
      <w:proofErr w:type="spellEnd"/>
      <w:r>
        <w:rPr>
          <w:sz w:val="22"/>
          <w:szCs w:val="22"/>
        </w:rPr>
        <w:t xml:space="preserve"> evidencia que </w:t>
      </w:r>
      <w:proofErr w:type="spellStart"/>
      <w:r>
        <w:rPr>
          <w:sz w:val="22"/>
          <w:szCs w:val="22"/>
        </w:rPr>
        <w:t>iria</w:t>
      </w:r>
      <w:proofErr w:type="spellEnd"/>
      <w:r>
        <w:rPr>
          <w:sz w:val="22"/>
          <w:szCs w:val="22"/>
        </w:rPr>
        <w:t xml:space="preserve"> en el trabajo final??, hasta donde tengo entendido la propuesta es como un </w:t>
      </w:r>
      <w:proofErr w:type="spellStart"/>
      <w:r>
        <w:rPr>
          <w:sz w:val="22"/>
          <w:szCs w:val="22"/>
        </w:rPr>
        <w:t>plateamiento</w:t>
      </w:r>
      <w:proofErr w:type="spellEnd"/>
      <w:r>
        <w:rPr>
          <w:sz w:val="22"/>
          <w:szCs w:val="22"/>
        </w:rPr>
        <w:t xml:space="preserve"> de lo que </w:t>
      </w:r>
      <w:proofErr w:type="spellStart"/>
      <w:r>
        <w:rPr>
          <w:sz w:val="22"/>
          <w:szCs w:val="22"/>
        </w:rPr>
        <w:t>sera</w:t>
      </w:r>
      <w:proofErr w:type="spellEnd"/>
      <w:r>
        <w:rPr>
          <w:sz w:val="22"/>
          <w:szCs w:val="22"/>
        </w:rPr>
        <w:t xml:space="preserve"> el proyecto, las evidencias </w:t>
      </w:r>
      <w:proofErr w:type="spellStart"/>
      <w:r>
        <w:rPr>
          <w:sz w:val="22"/>
          <w:szCs w:val="22"/>
        </w:rPr>
        <w:t>de el</w:t>
      </w:r>
      <w:proofErr w:type="spellEnd"/>
      <w:r>
        <w:rPr>
          <w:sz w:val="22"/>
          <w:szCs w:val="22"/>
        </w:rPr>
        <w:t xml:space="preserve"> desarrollo se hacen para el trabajo final, no??</w:t>
      </w:r>
    </w:p>
  </w:comment>
  <w:comment w:id="49" w:author="Yesith Valencia" w:date="2017-05-09T19:44:00Z" w:initials="">
    <w:p w14:paraId="3F57C350" w14:textId="77777777" w:rsidR="00B1454C" w:rsidRDefault="00B1454C">
      <w:pPr>
        <w:spacing w:before="0" w:line="240" w:lineRule="auto"/>
        <w:jc w:val="left"/>
        <w:rPr>
          <w:sz w:val="22"/>
          <w:szCs w:val="22"/>
        </w:rPr>
      </w:pPr>
      <w:r>
        <w:rPr>
          <w:sz w:val="22"/>
          <w:szCs w:val="22"/>
        </w:rPr>
        <w:t>No, esa es precisamente la justificación para fundamentar el desarrollo del proyecto</w:t>
      </w:r>
    </w:p>
  </w:comment>
  <w:comment w:id="50" w:author="Yesith Valencia" w:date="2017-05-21T20:26:00Z" w:initials="">
    <w:p w14:paraId="24ECAF07" w14:textId="77777777" w:rsidR="00B1454C" w:rsidRDefault="00B1454C">
      <w:pPr>
        <w:spacing w:before="0" w:line="240" w:lineRule="auto"/>
        <w:jc w:val="left"/>
        <w:rPr>
          <w:sz w:val="22"/>
          <w:szCs w:val="22"/>
        </w:rPr>
      </w:pPr>
      <w:r>
        <w:rPr>
          <w:sz w:val="22"/>
          <w:szCs w:val="22"/>
        </w:rPr>
        <w:t>Faltan beneficios para los demás actores del sistema</w:t>
      </w:r>
    </w:p>
  </w:comment>
  <w:comment w:id="52" w:author="Yesith Valencia" w:date="2017-05-22T22:30:00Z" w:initials="">
    <w:p w14:paraId="270366A7" w14:textId="77777777" w:rsidR="00B1454C" w:rsidRDefault="00B1454C">
      <w:pPr>
        <w:spacing w:before="0" w:line="240" w:lineRule="auto"/>
        <w:jc w:val="left"/>
        <w:rPr>
          <w:sz w:val="22"/>
          <w:szCs w:val="22"/>
        </w:rPr>
      </w:pPr>
      <w:r>
        <w:rPr>
          <w:sz w:val="22"/>
          <w:szCs w:val="22"/>
        </w:rPr>
        <w:t>Colombiano</w:t>
      </w:r>
    </w:p>
  </w:comment>
  <w:comment w:id="53" w:author="Elkin Murillo" w:date="2017-05-22T22:30:00Z" w:initials="">
    <w:p w14:paraId="4885D69B" w14:textId="77777777" w:rsidR="00B1454C" w:rsidRDefault="00B1454C">
      <w:pPr>
        <w:spacing w:before="0" w:line="240" w:lineRule="auto"/>
        <w:jc w:val="left"/>
        <w:rPr>
          <w:sz w:val="22"/>
          <w:szCs w:val="22"/>
        </w:rPr>
      </w:pPr>
      <w:r>
        <w:rPr>
          <w:sz w:val="22"/>
          <w:szCs w:val="22"/>
        </w:rPr>
        <w:t>corregido</w:t>
      </w:r>
    </w:p>
  </w:comment>
  <w:comment w:id="68" w:author="Yesith Valencia" w:date="2017-05-04T08:42:00Z" w:initials="">
    <w:p w14:paraId="5186CC27" w14:textId="77777777" w:rsidR="00B1454C" w:rsidRDefault="00B1454C">
      <w:pPr>
        <w:spacing w:before="0" w:line="240" w:lineRule="auto"/>
        <w:jc w:val="left"/>
        <w:rPr>
          <w:sz w:val="22"/>
          <w:szCs w:val="22"/>
        </w:rPr>
      </w:pPr>
      <w:r>
        <w:rPr>
          <w:sz w:val="22"/>
          <w:szCs w:val="22"/>
        </w:rPr>
        <w:t>Explicar un poco más acerca del desarrollo</w:t>
      </w:r>
    </w:p>
  </w:comment>
  <w:comment w:id="69" w:author="Yesith Valencia" w:date="2017-05-04T08:42:00Z" w:initials="">
    <w:p w14:paraId="3B52D7D3" w14:textId="77777777" w:rsidR="00B1454C" w:rsidRDefault="00B1454C">
      <w:pPr>
        <w:spacing w:before="0" w:line="240" w:lineRule="auto"/>
        <w:jc w:val="left"/>
        <w:rPr>
          <w:sz w:val="22"/>
          <w:szCs w:val="22"/>
        </w:rPr>
      </w:pPr>
      <w:r>
        <w:rPr>
          <w:sz w:val="22"/>
          <w:szCs w:val="22"/>
        </w:rPr>
        <w:t>Teniendo en cuenta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CCED9" w15:done="0"/>
  <w15:commentEx w15:paraId="5F583844" w15:done="0"/>
  <w15:commentEx w15:paraId="567375F3" w15:done="0"/>
  <w15:commentEx w15:paraId="2680BEAD" w15:done="0"/>
  <w15:commentEx w15:paraId="341FACB1" w15:done="0"/>
  <w15:commentEx w15:paraId="3E30E4D5" w15:done="0"/>
  <w15:commentEx w15:paraId="74C793BF" w15:done="0"/>
  <w15:commentEx w15:paraId="277BF475" w15:done="0"/>
  <w15:commentEx w15:paraId="595DFFE6" w15:done="0"/>
  <w15:commentEx w15:paraId="062EFAC4" w15:done="0"/>
  <w15:commentEx w15:paraId="5356ED5F" w15:done="0"/>
  <w15:commentEx w15:paraId="48DD29E1" w15:done="0"/>
  <w15:commentEx w15:paraId="7B85FA84" w15:done="0"/>
  <w15:commentEx w15:paraId="5DE8998E" w15:done="0"/>
  <w15:commentEx w15:paraId="3F57C350" w15:done="0"/>
  <w15:commentEx w15:paraId="24ECAF07" w15:done="0"/>
  <w15:commentEx w15:paraId="270366A7" w15:done="0"/>
  <w15:commentEx w15:paraId="4885D69B" w15:done="0"/>
  <w15:commentEx w15:paraId="5186CC27" w15:done="0"/>
  <w15:commentEx w15:paraId="3B52D7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56E48" w14:textId="77777777" w:rsidR="00F14851" w:rsidRDefault="00F14851">
      <w:pPr>
        <w:spacing w:before="0" w:line="240" w:lineRule="auto"/>
      </w:pPr>
      <w:r>
        <w:separator/>
      </w:r>
    </w:p>
  </w:endnote>
  <w:endnote w:type="continuationSeparator" w:id="0">
    <w:p w14:paraId="367C5F1F" w14:textId="77777777" w:rsidR="00F14851" w:rsidRDefault="00F1485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DD873" w14:textId="77777777" w:rsidR="00B1454C" w:rsidRDefault="00B1454C">
    <w:pPr>
      <w:spacing w:before="0" w:line="276" w:lineRule="auto"/>
      <w:jc w:val="left"/>
      <w:rPr>
        <w:sz w:val="20"/>
        <w:szCs w:val="20"/>
      </w:rPr>
    </w:pPr>
  </w:p>
  <w:tbl>
    <w:tblPr>
      <w:tblStyle w:val="a7"/>
      <w:tblW w:w="9356" w:type="dxa"/>
      <w:jc w:val="center"/>
      <w:tblInd w:w="0" w:type="dxa"/>
      <w:tblLayout w:type="fixed"/>
      <w:tblLook w:val="0000" w:firstRow="0" w:lastRow="0" w:firstColumn="0" w:lastColumn="0" w:noHBand="0" w:noVBand="0"/>
    </w:tblPr>
    <w:tblGrid>
      <w:gridCol w:w="2633"/>
      <w:gridCol w:w="3238"/>
      <w:gridCol w:w="3485"/>
    </w:tblGrid>
    <w:tr w:rsidR="00B1454C" w14:paraId="684DF9DF" w14:textId="77777777">
      <w:trPr>
        <w:jc w:val="center"/>
      </w:trPr>
      <w:tc>
        <w:tcPr>
          <w:tcW w:w="2633" w:type="dxa"/>
          <w:vMerge w:val="restart"/>
          <w:vAlign w:val="center"/>
        </w:tcPr>
        <w:p w14:paraId="32157DBC" w14:textId="77777777" w:rsidR="00B1454C" w:rsidRDefault="00B1454C">
          <w:pPr>
            <w:rPr>
              <w:sz w:val="14"/>
              <w:szCs w:val="14"/>
            </w:rPr>
          </w:pPr>
          <w:r>
            <w:rPr>
              <w:sz w:val="14"/>
              <w:szCs w:val="14"/>
            </w:rPr>
            <w:t xml:space="preserve">ELABORADO POR:  </w:t>
          </w:r>
        </w:p>
        <w:p w14:paraId="7D85537C" w14:textId="77777777" w:rsidR="00B1454C" w:rsidRDefault="00B1454C">
          <w:pPr>
            <w:spacing w:after="720"/>
            <w:rPr>
              <w:sz w:val="14"/>
              <w:szCs w:val="14"/>
            </w:rPr>
          </w:pPr>
          <w:r>
            <w:rPr>
              <w:sz w:val="14"/>
              <w:szCs w:val="14"/>
            </w:rPr>
            <w:t>Oficina de Investigaciones</w:t>
          </w:r>
        </w:p>
      </w:tc>
      <w:tc>
        <w:tcPr>
          <w:tcW w:w="3238" w:type="dxa"/>
          <w:vMerge w:val="restart"/>
          <w:vAlign w:val="center"/>
        </w:tcPr>
        <w:p w14:paraId="7EE0B31B" w14:textId="77777777" w:rsidR="00B1454C" w:rsidRDefault="00B1454C">
          <w:pPr>
            <w:rPr>
              <w:sz w:val="14"/>
              <w:szCs w:val="14"/>
            </w:rPr>
          </w:pPr>
          <w:r>
            <w:rPr>
              <w:sz w:val="14"/>
              <w:szCs w:val="14"/>
            </w:rPr>
            <w:t xml:space="preserve">REVISADO POR: </w:t>
          </w:r>
        </w:p>
        <w:p w14:paraId="0D4404C7" w14:textId="77777777" w:rsidR="00B1454C" w:rsidRDefault="00B1454C">
          <w:pPr>
            <w:spacing w:after="720"/>
            <w:rPr>
              <w:sz w:val="14"/>
              <w:szCs w:val="14"/>
            </w:rPr>
          </w:pPr>
          <w:r>
            <w:rPr>
              <w:sz w:val="14"/>
              <w:szCs w:val="14"/>
            </w:rPr>
            <w:t>Soporte al Sistema Integrado de Gestión</w:t>
          </w:r>
        </w:p>
      </w:tc>
      <w:tc>
        <w:tcPr>
          <w:tcW w:w="3485" w:type="dxa"/>
          <w:vAlign w:val="center"/>
        </w:tcPr>
        <w:p w14:paraId="0578046A" w14:textId="77777777" w:rsidR="00B1454C" w:rsidRDefault="00B1454C">
          <w:pPr>
            <w:spacing w:after="720"/>
            <w:rPr>
              <w:sz w:val="14"/>
              <w:szCs w:val="14"/>
            </w:rPr>
          </w:pPr>
          <w:r>
            <w:rPr>
              <w:sz w:val="14"/>
              <w:szCs w:val="14"/>
            </w:rPr>
            <w:t>APROBADO POR: Asesor de Planeación</w:t>
          </w:r>
        </w:p>
      </w:tc>
    </w:tr>
    <w:tr w:rsidR="00B1454C" w14:paraId="3456126B" w14:textId="77777777">
      <w:trPr>
        <w:trHeight w:val="200"/>
        <w:jc w:val="center"/>
      </w:trPr>
      <w:tc>
        <w:tcPr>
          <w:tcW w:w="2633" w:type="dxa"/>
          <w:vMerge/>
          <w:vAlign w:val="center"/>
        </w:tcPr>
        <w:p w14:paraId="1277D607" w14:textId="77777777" w:rsidR="00B1454C" w:rsidRDefault="00B1454C">
          <w:pPr>
            <w:spacing w:before="0" w:line="276" w:lineRule="auto"/>
            <w:jc w:val="left"/>
            <w:rPr>
              <w:sz w:val="14"/>
              <w:szCs w:val="14"/>
            </w:rPr>
          </w:pPr>
        </w:p>
      </w:tc>
      <w:tc>
        <w:tcPr>
          <w:tcW w:w="3238" w:type="dxa"/>
          <w:vMerge/>
          <w:vAlign w:val="center"/>
        </w:tcPr>
        <w:p w14:paraId="1A5A813E" w14:textId="77777777" w:rsidR="00B1454C" w:rsidRDefault="00B1454C">
          <w:pPr>
            <w:spacing w:after="720"/>
            <w:rPr>
              <w:sz w:val="14"/>
              <w:szCs w:val="14"/>
            </w:rPr>
          </w:pPr>
        </w:p>
        <w:p w14:paraId="1D1CF1EE" w14:textId="77777777" w:rsidR="00B1454C" w:rsidRDefault="00B1454C">
          <w:pPr>
            <w:spacing w:after="720"/>
            <w:rPr>
              <w:sz w:val="14"/>
              <w:szCs w:val="14"/>
            </w:rPr>
          </w:pPr>
        </w:p>
      </w:tc>
      <w:tc>
        <w:tcPr>
          <w:tcW w:w="3485" w:type="dxa"/>
          <w:vAlign w:val="center"/>
        </w:tcPr>
        <w:p w14:paraId="7A79F918" w14:textId="77777777" w:rsidR="00B1454C" w:rsidRDefault="00B1454C">
          <w:pPr>
            <w:spacing w:after="720"/>
            <w:rPr>
              <w:sz w:val="14"/>
              <w:szCs w:val="14"/>
            </w:rPr>
          </w:pPr>
          <w:r>
            <w:rPr>
              <w:sz w:val="14"/>
              <w:szCs w:val="14"/>
            </w:rPr>
            <w:t xml:space="preserve">FECHA DE APROBACIÓN: </w:t>
          </w:r>
        </w:p>
      </w:tc>
    </w:tr>
  </w:tbl>
  <w:p w14:paraId="650D60B8" w14:textId="77777777" w:rsidR="00B1454C" w:rsidRDefault="00B1454C">
    <w:pPr>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2ACC23" w14:textId="77777777" w:rsidR="00F14851" w:rsidRDefault="00F14851">
      <w:pPr>
        <w:spacing w:before="0" w:line="240" w:lineRule="auto"/>
      </w:pPr>
      <w:r>
        <w:separator/>
      </w:r>
    </w:p>
  </w:footnote>
  <w:footnote w:type="continuationSeparator" w:id="0">
    <w:p w14:paraId="3E7B5447" w14:textId="77777777" w:rsidR="00F14851" w:rsidRDefault="00F14851">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C4714" w14:textId="77777777" w:rsidR="00B1454C" w:rsidRDefault="00B1454C">
    <w:pPr>
      <w:spacing w:before="0" w:line="276" w:lineRule="auto"/>
      <w:jc w:val="left"/>
      <w:rPr>
        <w:rFonts w:ascii="Calibri" w:eastAsia="Calibri" w:hAnsi="Calibri" w:cs="Calibri"/>
        <w:sz w:val="20"/>
        <w:szCs w:val="20"/>
      </w:rPr>
    </w:pPr>
  </w:p>
  <w:tbl>
    <w:tblPr>
      <w:tblStyle w:val="a6"/>
      <w:tblW w:w="9356" w:type="dxa"/>
      <w:jc w:val="center"/>
      <w:tblInd w:w="0" w:type="dxa"/>
      <w:tblLayout w:type="fixed"/>
      <w:tblLook w:val="0000" w:firstRow="0" w:lastRow="0" w:firstColumn="0" w:lastColumn="0" w:noHBand="0" w:noVBand="0"/>
    </w:tblPr>
    <w:tblGrid>
      <w:gridCol w:w="1620"/>
      <w:gridCol w:w="5819"/>
      <w:gridCol w:w="1917"/>
    </w:tblGrid>
    <w:tr w:rsidR="00B1454C" w14:paraId="6B973079" w14:textId="77777777">
      <w:trPr>
        <w:trHeight w:val="700"/>
        <w:jc w:val="center"/>
      </w:trPr>
      <w:tc>
        <w:tcPr>
          <w:tcW w:w="1620" w:type="dxa"/>
          <w:vAlign w:val="center"/>
        </w:tcPr>
        <w:p w14:paraId="1B5F883C" w14:textId="77777777" w:rsidR="00B1454C" w:rsidRDefault="00B1454C">
          <w:pPr>
            <w:spacing w:before="720"/>
            <w:jc w:val="center"/>
          </w:pPr>
          <w:r>
            <w:rPr>
              <w:noProof/>
            </w:rPr>
            <w:drawing>
              <wp:inline distT="0" distB="0" distL="114300" distR="114300" wp14:anchorId="5EAE6AB6" wp14:editId="6440AE3E">
                <wp:extent cx="543560" cy="419100"/>
                <wp:effectExtent l="0" t="0" r="0" b="0"/>
                <wp:docPr id="3" name="image6.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6.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3560" cy="419100"/>
                        </a:xfrm>
                        <a:prstGeom prst="rect">
                          <a:avLst/>
                        </a:prstGeom>
                        <a:ln/>
                      </pic:spPr>
                    </pic:pic>
                  </a:graphicData>
                </a:graphic>
              </wp:inline>
            </w:drawing>
          </w:r>
        </w:p>
      </w:tc>
      <w:tc>
        <w:tcPr>
          <w:tcW w:w="5819" w:type="dxa"/>
          <w:vAlign w:val="center"/>
        </w:tcPr>
        <w:p w14:paraId="3AFA2197" w14:textId="77777777" w:rsidR="00B1454C" w:rsidRDefault="00B1454C">
          <w:pPr>
            <w:spacing w:before="720"/>
            <w:jc w:val="center"/>
          </w:pPr>
          <w:r>
            <w:rPr>
              <w:sz w:val="20"/>
              <w:szCs w:val="20"/>
            </w:rPr>
            <w:t>DOCENCIA</w:t>
          </w:r>
        </w:p>
      </w:tc>
      <w:tc>
        <w:tcPr>
          <w:tcW w:w="1917" w:type="dxa"/>
          <w:vAlign w:val="center"/>
        </w:tcPr>
        <w:p w14:paraId="28E775C0" w14:textId="1CA13832" w:rsidR="00B1454C" w:rsidRDefault="00B1454C">
          <w:pPr>
            <w:spacing w:before="720"/>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DA23B3">
            <w:rPr>
              <w:noProof/>
              <w:sz w:val="16"/>
              <w:szCs w:val="16"/>
            </w:rPr>
            <w:t>9</w:t>
          </w:r>
          <w:r>
            <w:rPr>
              <w:sz w:val="16"/>
              <w:szCs w:val="16"/>
            </w:rPr>
            <w:fldChar w:fldCharType="end"/>
          </w:r>
        </w:p>
        <w:p w14:paraId="529CFCB3" w14:textId="3CC1C6D1" w:rsidR="00B1454C" w:rsidRDefault="00B1454C">
          <w:pPr>
            <w:jc w:val="center"/>
            <w:rPr>
              <w:sz w:val="16"/>
              <w:szCs w:val="16"/>
            </w:rPr>
          </w:pPr>
          <w:r>
            <w:rPr>
              <w:sz w:val="16"/>
              <w:szCs w:val="16"/>
            </w:rPr>
            <w:t xml:space="preserve"> DE </w:t>
          </w:r>
          <w:r>
            <w:rPr>
              <w:sz w:val="16"/>
              <w:szCs w:val="16"/>
            </w:rPr>
            <w:fldChar w:fldCharType="begin"/>
          </w:r>
          <w:r>
            <w:rPr>
              <w:sz w:val="16"/>
              <w:szCs w:val="16"/>
            </w:rPr>
            <w:instrText>NUMPAGES</w:instrText>
          </w:r>
          <w:r>
            <w:rPr>
              <w:sz w:val="16"/>
              <w:szCs w:val="16"/>
            </w:rPr>
            <w:fldChar w:fldCharType="separate"/>
          </w:r>
          <w:r w:rsidR="00DA23B3">
            <w:rPr>
              <w:noProof/>
              <w:sz w:val="16"/>
              <w:szCs w:val="16"/>
            </w:rPr>
            <w:t>50</w:t>
          </w:r>
          <w:r>
            <w:rPr>
              <w:sz w:val="16"/>
              <w:szCs w:val="16"/>
            </w:rPr>
            <w:fldChar w:fldCharType="end"/>
          </w:r>
        </w:p>
      </w:tc>
    </w:tr>
    <w:tr w:rsidR="00B1454C" w14:paraId="1F99A88C" w14:textId="77777777">
      <w:trPr>
        <w:trHeight w:val="420"/>
        <w:jc w:val="center"/>
      </w:trPr>
      <w:tc>
        <w:tcPr>
          <w:tcW w:w="1620" w:type="dxa"/>
          <w:vAlign w:val="center"/>
        </w:tcPr>
        <w:p w14:paraId="222B7CCF" w14:textId="77777777" w:rsidR="00B1454C" w:rsidRDefault="00B1454C">
          <w:pPr>
            <w:spacing w:before="720"/>
            <w:jc w:val="center"/>
            <w:rPr>
              <w:sz w:val="16"/>
              <w:szCs w:val="16"/>
            </w:rPr>
          </w:pPr>
          <w:r>
            <w:rPr>
              <w:sz w:val="16"/>
              <w:szCs w:val="16"/>
            </w:rPr>
            <w:t>R-DC-91</w:t>
          </w:r>
        </w:p>
      </w:tc>
      <w:tc>
        <w:tcPr>
          <w:tcW w:w="5819" w:type="dxa"/>
          <w:vAlign w:val="center"/>
        </w:tcPr>
        <w:p w14:paraId="795FC592" w14:textId="77777777" w:rsidR="00B1454C" w:rsidRDefault="00B1454C">
          <w:pPr>
            <w:spacing w:before="720"/>
            <w:jc w:val="center"/>
            <w:rPr>
              <w:sz w:val="16"/>
              <w:szCs w:val="16"/>
            </w:rPr>
          </w:pPr>
          <w:r>
            <w:rPr>
              <w:sz w:val="16"/>
              <w:szCs w:val="16"/>
            </w:rPr>
            <w:t>PROPUESTA DE TRABAJO DE GRADO</w:t>
          </w:r>
        </w:p>
      </w:tc>
      <w:tc>
        <w:tcPr>
          <w:tcW w:w="1917" w:type="dxa"/>
          <w:vAlign w:val="center"/>
        </w:tcPr>
        <w:p w14:paraId="6A2B70F7" w14:textId="77777777" w:rsidR="00B1454C" w:rsidRDefault="00B1454C">
          <w:pPr>
            <w:spacing w:before="720"/>
            <w:jc w:val="center"/>
            <w:rPr>
              <w:sz w:val="16"/>
              <w:szCs w:val="16"/>
            </w:rPr>
          </w:pPr>
          <w:r>
            <w:rPr>
              <w:sz w:val="16"/>
              <w:szCs w:val="16"/>
            </w:rPr>
            <w:t>VERSIÓN: 01</w:t>
          </w:r>
        </w:p>
      </w:tc>
    </w:tr>
  </w:tbl>
  <w:p w14:paraId="64E3BD27" w14:textId="77777777" w:rsidR="00B1454C" w:rsidRDefault="00B1454C">
    <w:pPr>
      <w:spacing w:before="0" w:line="240" w:lineRule="auto"/>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291548C"/>
    <w:multiLevelType w:val="multilevel"/>
    <w:tmpl w:val="AADAF2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CAD2F94"/>
    <w:multiLevelType w:val="multilevel"/>
    <w:tmpl w:val="D8C232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7">
    <w:nsid w:val="7DF62D73"/>
    <w:multiLevelType w:val="multilevel"/>
    <w:tmpl w:val="9EBE5B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6"/>
  </w:num>
  <w:num w:numId="4">
    <w:abstractNumId w:val="0"/>
  </w:num>
  <w:num w:numId="5">
    <w:abstractNumId w:val="3"/>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E0C"/>
    <w:rsid w:val="00034AB8"/>
    <w:rsid w:val="00072441"/>
    <w:rsid w:val="001577AC"/>
    <w:rsid w:val="0019727F"/>
    <w:rsid w:val="001B19AA"/>
    <w:rsid w:val="002B0CAE"/>
    <w:rsid w:val="00317A26"/>
    <w:rsid w:val="00387F91"/>
    <w:rsid w:val="00394199"/>
    <w:rsid w:val="003E41B4"/>
    <w:rsid w:val="0047113D"/>
    <w:rsid w:val="005A5067"/>
    <w:rsid w:val="005B7002"/>
    <w:rsid w:val="00663F79"/>
    <w:rsid w:val="006C6337"/>
    <w:rsid w:val="007B39A0"/>
    <w:rsid w:val="0082350F"/>
    <w:rsid w:val="008647DF"/>
    <w:rsid w:val="00967E0C"/>
    <w:rsid w:val="009C7786"/>
    <w:rsid w:val="00A6032B"/>
    <w:rsid w:val="00A64DBA"/>
    <w:rsid w:val="00AE6A7C"/>
    <w:rsid w:val="00B1454C"/>
    <w:rsid w:val="00B2795F"/>
    <w:rsid w:val="00B819B3"/>
    <w:rsid w:val="00C41624"/>
    <w:rsid w:val="00C526C6"/>
    <w:rsid w:val="00CB0F2E"/>
    <w:rsid w:val="00CD5725"/>
    <w:rsid w:val="00D372E5"/>
    <w:rsid w:val="00D73A05"/>
    <w:rsid w:val="00DA23B3"/>
    <w:rsid w:val="00E61DD4"/>
    <w:rsid w:val="00E96BD9"/>
    <w:rsid w:val="00EC19EA"/>
    <w:rsid w:val="00F14851"/>
    <w:rsid w:val="00FD3BA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7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 w:type="paragraph" w:styleId="Prrafodelista">
    <w:name w:val="List Paragraph"/>
    <w:basedOn w:val="Normal"/>
    <w:uiPriority w:val="34"/>
    <w:qFormat/>
    <w:rsid w:val="0039419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 w:type="paragraph" w:styleId="Prrafodelista">
    <w:name w:val="List Paragraph"/>
    <w:basedOn w:val="Normal"/>
    <w:uiPriority w:val="34"/>
    <w:qFormat/>
    <w:rsid w:val="003941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hdl.handle.net/123456789/778" TargetMode="Externa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hdl.handle.net/10915/2313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ur15</b:Tag>
    <b:SourceType>InternetSite</b:SourceType>
    <b:Guid>{2478A0B5-993A-45EA-806F-33A52AA85A47}</b:Guid>
    <b:Author>
      <b:Author>
        <b:NameList>
          <b:Person>
            <b:Last>Murillo</b:Last>
            <b:First>Elkin</b:First>
          </b:Person>
        </b:NameList>
      </b:Author>
    </b:Author>
    <b:Title>FayerWayer</b:Title>
    <b:Year>2015</b:Year>
    <b:Month>Enero</b:Month>
    <b:Day>1</b:Day>
    <b:URL>https://www.fayerwayer.com/2016/01/empieza-bien-el-2016-sumergete-en-la-revolucion-del-software/</b:URL>
    <b:RefOrder>1</b:RefOrder>
  </b:Source>
</b:Sources>
</file>

<file path=customXml/itemProps1.xml><?xml version="1.0" encoding="utf-8"?>
<ds:datastoreItem xmlns:ds="http://schemas.openxmlformats.org/officeDocument/2006/customXml" ds:itemID="{1CC0B4F3-713B-4EB6-8596-271C7FE2F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50</Pages>
  <Words>11634</Words>
  <Characters>63992</Characters>
  <Application>Microsoft Office Word</Application>
  <DocSecurity>0</DocSecurity>
  <Lines>533</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dc:creator>
  <cp:lastModifiedBy>elkin</cp:lastModifiedBy>
  <cp:revision>15</cp:revision>
  <dcterms:created xsi:type="dcterms:W3CDTF">2017-06-27T21:33:00Z</dcterms:created>
  <dcterms:modified xsi:type="dcterms:W3CDTF">2017-07-0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